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F0DCE0" w14:textId="401B67BB" w:rsidR="00784566" w:rsidRDefault="00662DB6" w:rsidP="00474218">
      <w:pPr>
        <w:jc w:val="center"/>
        <w:rPr>
          <w:b/>
        </w:rPr>
      </w:pPr>
      <w:r>
        <w:rPr>
          <w:b/>
        </w:rPr>
        <w:t>FAQs for</w:t>
      </w:r>
      <w:r w:rsidR="000700C7" w:rsidRPr="000700C7">
        <w:rPr>
          <w:b/>
        </w:rPr>
        <w:t xml:space="preserve"> SQ-LNS</w:t>
      </w:r>
    </w:p>
    <w:p w14:paraId="562BC286" w14:textId="101259C4" w:rsidR="005A56A5" w:rsidRDefault="00841ABC" w:rsidP="00474218">
      <w:pPr>
        <w:jc w:val="center"/>
        <w:rPr>
          <w:b/>
        </w:rPr>
      </w:pPr>
      <w:r>
        <w:rPr>
          <w:b/>
        </w:rPr>
        <w:t xml:space="preserve">April </w:t>
      </w:r>
      <w:r w:rsidR="00A43B6A">
        <w:rPr>
          <w:b/>
        </w:rPr>
        <w:t>21</w:t>
      </w:r>
      <w:r w:rsidR="005A56A5">
        <w:rPr>
          <w:b/>
        </w:rPr>
        <w:t>, 202</w:t>
      </w:r>
      <w:r w:rsidR="0028302E">
        <w:rPr>
          <w:b/>
        </w:rPr>
        <w:t>3</w:t>
      </w:r>
    </w:p>
    <w:p w14:paraId="515656FD" w14:textId="77777777" w:rsidR="00474218" w:rsidRPr="000700C7" w:rsidRDefault="00474218" w:rsidP="00474218">
      <w:pPr>
        <w:jc w:val="center"/>
        <w:rPr>
          <w:b/>
        </w:rPr>
      </w:pPr>
    </w:p>
    <w:p w14:paraId="78540B0A" w14:textId="77777777" w:rsidR="000700C7" w:rsidRDefault="00DF45D2" w:rsidP="000700C7">
      <w:pPr>
        <w:pStyle w:val="ListParagraph"/>
        <w:numPr>
          <w:ilvl w:val="0"/>
          <w:numId w:val="1"/>
        </w:numPr>
      </w:pPr>
      <w:r>
        <w:t xml:space="preserve">What </w:t>
      </w:r>
      <w:r w:rsidR="00061140">
        <w:t>are small-quantity lipid-based nutrient supplements</w:t>
      </w:r>
      <w:r>
        <w:t xml:space="preserve"> </w:t>
      </w:r>
      <w:r w:rsidR="00061140">
        <w:t>(</w:t>
      </w:r>
      <w:r>
        <w:t>SQ-LNS</w:t>
      </w:r>
      <w:r w:rsidR="00061140">
        <w:t xml:space="preserve">)? </w:t>
      </w:r>
      <w:r>
        <w:t xml:space="preserve"> </w:t>
      </w:r>
      <w:bookmarkStart w:id="0" w:name="_GoBack"/>
      <w:bookmarkEnd w:id="0"/>
    </w:p>
    <w:p w14:paraId="3CB4ADF8" w14:textId="4346C2CB" w:rsidR="00EF106C" w:rsidRDefault="00A757CD" w:rsidP="00DF45D2">
      <w:pPr>
        <w:pStyle w:val="ListParagraph"/>
        <w:numPr>
          <w:ilvl w:val="1"/>
          <w:numId w:val="1"/>
        </w:numPr>
      </w:pPr>
      <w:r w:rsidRPr="00A757CD">
        <w:t xml:space="preserve">SQ-LNS </w:t>
      </w:r>
      <w:r>
        <w:t xml:space="preserve">are food-based supplements that </w:t>
      </w:r>
      <w:r w:rsidR="00EF106C">
        <w:t xml:space="preserve">are designed for the </w:t>
      </w:r>
      <w:r w:rsidR="00EF106C">
        <w:rPr>
          <w:u w:val="single"/>
        </w:rPr>
        <w:t>prevention</w:t>
      </w:r>
      <w:r w:rsidR="00EF106C">
        <w:t xml:space="preserve"> of malnutrition in settings where vulnerable populations are likely to have nutrient gaps in their typical diets and multiple micronutrient deficiencies. </w:t>
      </w:r>
    </w:p>
    <w:p w14:paraId="4B386463" w14:textId="5BBA3E01" w:rsidR="00DF45D2" w:rsidRDefault="00EF106C" w:rsidP="00DF45D2">
      <w:pPr>
        <w:pStyle w:val="ListParagraph"/>
        <w:numPr>
          <w:ilvl w:val="1"/>
          <w:numId w:val="1"/>
        </w:numPr>
      </w:pPr>
      <w:r>
        <w:t>SQ-</w:t>
      </w:r>
      <w:r w:rsidR="00BD4580">
        <w:t>L</w:t>
      </w:r>
      <w:r>
        <w:t xml:space="preserve">NS </w:t>
      </w:r>
      <w:r w:rsidR="00A757CD" w:rsidRPr="00A757CD">
        <w:t>provide multiple micronutrients embedded in a small amount of food</w:t>
      </w:r>
      <w:r w:rsidR="006359E7">
        <w:t xml:space="preserve"> </w:t>
      </w:r>
      <w:r>
        <w:t xml:space="preserve">(~20 g/d, </w:t>
      </w:r>
      <w:r w:rsidR="005E06B7">
        <w:t>~</w:t>
      </w:r>
      <w:r w:rsidR="006359E7">
        <w:t>100-120 kcal/d)</w:t>
      </w:r>
      <w:r w:rsidR="00A757CD" w:rsidRPr="00A757CD">
        <w:t xml:space="preserve"> that also provides energy, protein, and essential fatty acids. </w:t>
      </w:r>
    </w:p>
    <w:p w14:paraId="62AE8FD8" w14:textId="55235281" w:rsidR="00E06BE2" w:rsidRPr="00A757CD" w:rsidRDefault="00E06BE2" w:rsidP="00E06BE2">
      <w:pPr>
        <w:pStyle w:val="ListParagraph"/>
        <w:numPr>
          <w:ilvl w:val="1"/>
          <w:numId w:val="1"/>
        </w:numPr>
        <w:rPr>
          <w:rFonts w:cstheme="minorHAnsi"/>
        </w:rPr>
      </w:pPr>
      <w:r w:rsidRPr="00A757CD">
        <w:rPr>
          <w:rFonts w:cstheme="minorHAnsi"/>
        </w:rPr>
        <w:t xml:space="preserve">The composition of SQ-LNS can vary but usually includes vegetable oil (e.g., canola/rapeseed or soybean oil, which are rich in omega-3 fatty acids), legume (e.g., peanut, chickpea, lentil, </w:t>
      </w:r>
      <w:r w:rsidR="00155FBA">
        <w:rPr>
          <w:rFonts w:cstheme="minorHAnsi"/>
        </w:rPr>
        <w:t xml:space="preserve">and/or </w:t>
      </w:r>
      <w:r w:rsidRPr="00A757CD">
        <w:rPr>
          <w:rFonts w:cstheme="minorHAnsi"/>
        </w:rPr>
        <w:t>soy), milk powder and a small amount of sugar for palatability</w:t>
      </w:r>
      <w:r>
        <w:rPr>
          <w:rFonts w:cstheme="minorHAnsi"/>
        </w:rPr>
        <w:t>.</w:t>
      </w:r>
      <w:r w:rsidRPr="00A757CD">
        <w:rPr>
          <w:rFonts w:cstheme="minorHAnsi"/>
        </w:rPr>
        <w:t xml:space="preserve"> The formulation usually co</w:t>
      </w:r>
      <w:r>
        <w:rPr>
          <w:rFonts w:cstheme="minorHAnsi"/>
        </w:rPr>
        <w:t>ntains</w:t>
      </w:r>
      <w:r w:rsidRPr="00A757CD">
        <w:rPr>
          <w:rFonts w:cstheme="minorHAnsi"/>
        </w:rPr>
        <w:t xml:space="preserve"> the recommended </w:t>
      </w:r>
      <w:r>
        <w:rPr>
          <w:rFonts w:cstheme="minorHAnsi"/>
        </w:rPr>
        <w:t xml:space="preserve">daily </w:t>
      </w:r>
      <w:r w:rsidRPr="00A757CD">
        <w:rPr>
          <w:rFonts w:cstheme="minorHAnsi"/>
        </w:rPr>
        <w:t>amounts of the essential fatty acids, alpha-linole</w:t>
      </w:r>
      <w:r w:rsidR="00E11C5A">
        <w:rPr>
          <w:rFonts w:cstheme="minorHAnsi"/>
        </w:rPr>
        <w:t>n</w:t>
      </w:r>
      <w:r w:rsidRPr="00A757CD">
        <w:rPr>
          <w:rFonts w:cstheme="minorHAnsi"/>
        </w:rPr>
        <w:t>ic acid and linoleic acid.</w:t>
      </w:r>
    </w:p>
    <w:p w14:paraId="5B6BDD3C" w14:textId="02633EBE" w:rsidR="00322DB0" w:rsidRDefault="00E06BE2" w:rsidP="00604C96">
      <w:pPr>
        <w:pStyle w:val="ListParagraph"/>
        <w:numPr>
          <w:ilvl w:val="1"/>
          <w:numId w:val="1"/>
        </w:numPr>
      </w:pPr>
      <w:r>
        <w:t>In addition, the usual formulation of SQ-LNS is fortified with 22 vitamins and minerals, including micronutrients (such as vitamin A, B vitamins, iron, etc.) as well as macrominerals (calcium, potassium, phosphorus and magnesium).</w:t>
      </w:r>
      <w:r w:rsidR="00BD4580">
        <w:t xml:space="preserve"> </w:t>
      </w:r>
      <w:r w:rsidR="00BD4580" w:rsidRPr="00C804E7">
        <w:t>SQ-LNS for children generally contain the daily recommended intake of each micronutrient, and lower amounts of the macrominerals.</w:t>
      </w:r>
    </w:p>
    <w:p w14:paraId="7D0B9C8E" w14:textId="531CBF65" w:rsidR="00CB48B3" w:rsidRDefault="009312B1" w:rsidP="007F14A2">
      <w:pPr>
        <w:pStyle w:val="ListParagraph"/>
        <w:numPr>
          <w:ilvl w:val="1"/>
          <w:numId w:val="1"/>
        </w:numPr>
        <w:rPr>
          <w:rFonts w:cstheme="minorHAnsi"/>
        </w:rPr>
      </w:pPr>
      <w:r>
        <w:rPr>
          <w:rFonts w:cstheme="minorHAnsi"/>
        </w:rPr>
        <w:t xml:space="preserve">There are technical specifications used by </w:t>
      </w:r>
      <w:r w:rsidR="00F2228A">
        <w:rPr>
          <w:rFonts w:cstheme="minorHAnsi"/>
        </w:rPr>
        <w:t>the World Food Program (</w:t>
      </w:r>
      <w:r>
        <w:rPr>
          <w:rFonts w:cstheme="minorHAnsi"/>
        </w:rPr>
        <w:t>WFP</w:t>
      </w:r>
      <w:r w:rsidR="00F2228A">
        <w:rPr>
          <w:rFonts w:cstheme="minorHAnsi"/>
        </w:rPr>
        <w:t>)</w:t>
      </w:r>
      <w:r>
        <w:rPr>
          <w:rFonts w:cstheme="minorHAnsi"/>
        </w:rPr>
        <w:t xml:space="preserve"> for SQ-LNS</w:t>
      </w:r>
      <w:r w:rsidR="00781E8A">
        <w:rPr>
          <w:rFonts w:cstheme="minorHAnsi"/>
        </w:rPr>
        <w:t xml:space="preserve"> titled “</w:t>
      </w:r>
      <w:r w:rsidR="00CB48B3" w:rsidRPr="00781E8A">
        <w:rPr>
          <w:rFonts w:cstheme="minorHAnsi"/>
        </w:rPr>
        <w:t>World Food Programme Technical Specifications for Lipid-Based Nutrient Supplement – Small Quantity</w:t>
      </w:r>
      <w:r w:rsidR="00781E8A">
        <w:rPr>
          <w:rFonts w:cstheme="minorHAnsi"/>
        </w:rPr>
        <w:t>”.</w:t>
      </w:r>
    </w:p>
    <w:p w14:paraId="682DE5B0" w14:textId="282AC162" w:rsidR="00D35562" w:rsidRPr="00530C7F" w:rsidRDefault="00D35562" w:rsidP="007F14A2">
      <w:pPr>
        <w:pStyle w:val="ListParagraph"/>
        <w:numPr>
          <w:ilvl w:val="1"/>
          <w:numId w:val="1"/>
        </w:numPr>
        <w:rPr>
          <w:rFonts w:cstheme="minorHAnsi"/>
        </w:rPr>
      </w:pPr>
      <w:r>
        <w:t>SQ-LNS are considered a type of home fortification</w:t>
      </w:r>
      <w:r w:rsidR="00593A96">
        <w:t xml:space="preserve"> </w:t>
      </w:r>
      <w:r w:rsidR="00480ABE">
        <w:t>(</w:t>
      </w:r>
      <w:hyperlink r:id="rId8" w:history="1">
        <w:r w:rsidR="007F14A2" w:rsidRPr="003D1BF6">
          <w:rPr>
            <w:rStyle w:val="Hyperlink"/>
          </w:rPr>
          <w:t>https://hftag.org/page.asp?content_id=33983&amp;s=hftag</w:t>
        </w:r>
      </w:hyperlink>
      <w:r w:rsidR="00480ABE">
        <w:t>)</w:t>
      </w:r>
      <w:r>
        <w:t xml:space="preserve">, </w:t>
      </w:r>
      <w:r w:rsidR="007C4A9A">
        <w:t xml:space="preserve">because </w:t>
      </w:r>
      <w:r>
        <w:t>like multiple micronutrient powders (MNPs), they can be mixed with foods prepared for infants and young children in the home</w:t>
      </w:r>
      <w:r w:rsidR="007E372E">
        <w:t xml:space="preserve"> to enrich nutrient content</w:t>
      </w:r>
      <w:r>
        <w:t>.</w:t>
      </w:r>
      <w:r w:rsidR="007E372E">
        <w:t xml:space="preserve"> Unlike MNPs, SQ-LNS can </w:t>
      </w:r>
      <w:r w:rsidR="008A0B78">
        <w:t xml:space="preserve">also </w:t>
      </w:r>
      <w:r w:rsidR="007E372E">
        <w:t xml:space="preserve">be eaten as is, if that is preferred by the child or caregiver. </w:t>
      </w:r>
      <w:r w:rsidR="00BB61A0">
        <w:t xml:space="preserve">Thus, they can also be considered a type of fortified complementary food </w:t>
      </w:r>
      <w:r w:rsidR="00367A38">
        <w:fldChar w:fldCharType="begin"/>
      </w:r>
      <w:r w:rsidR="00367A38">
        <w:instrText xml:space="preserve"> ADDIN EN.CITE &lt;EndNote&gt;&lt;Cite&gt;&lt;Author&gt;Joint FAO/WHO Codex Alimentarius Comission&lt;/Author&gt;&lt;Year&gt;1991&lt;/Year&gt;&lt;RecNum&gt;29314&lt;/RecNum&gt;&lt;DisplayText&gt;(Joint FAO/WHO Codex Alimentarius Comission 1991)&lt;/DisplayText&gt;&lt;record&gt;&lt;rec-number&gt;29314&lt;/rec-number&gt;&lt;foreign-keys&gt;&lt;key app="EN" db-id="rx0z5wt9dzttzeevv5n5tw2bs5dxvwazpdxz" timestamp="1681272355"&gt;29314&lt;/key&gt;&lt;/foreign-keys&gt;&lt;ref-type name="Journal Article"&gt;17&lt;/ref-type&gt;&lt;contributors&gt;&lt;authors&gt;&lt;author&gt;Joint FAO/WHO Codex Alimentarius Comission,&lt;/author&gt;&lt;/authors&gt;&lt;/contributors&gt;&lt;titles&gt;&lt;title&gt; Codex Alimentarius: Guidelines on formulated complementary foods for older infants and young children CAC/GL 8-1991.  Available at: https://www.fao.org/fao-who-codexalimentarius/codex-texts/guidelines/en/.  Accessed on: 11 April 2023.&lt;/title&gt;&lt;/titles&gt;&lt;dates&gt;&lt;year&gt;1991&lt;/year&gt;&lt;/dates&gt;&lt;urls&gt;&lt;/urls&gt;&lt;/record&gt;&lt;/Cite&gt;&lt;/EndNote&gt;</w:instrText>
      </w:r>
      <w:r w:rsidR="00367A38">
        <w:fldChar w:fldCharType="separate"/>
      </w:r>
      <w:r w:rsidR="00367A38">
        <w:rPr>
          <w:noProof/>
        </w:rPr>
        <w:t>(Joint FAO/WHO Codex Alimentarius Comission 1991)</w:t>
      </w:r>
      <w:r w:rsidR="00367A38">
        <w:fldChar w:fldCharType="end"/>
      </w:r>
      <w:r w:rsidR="00755EA7">
        <w:t>.</w:t>
      </w:r>
    </w:p>
    <w:p w14:paraId="009B2630" w14:textId="77777777" w:rsidR="00530C7F" w:rsidRPr="00771217" w:rsidRDefault="00530C7F" w:rsidP="00530C7F">
      <w:pPr>
        <w:pStyle w:val="ListParagraph"/>
        <w:ind w:left="1440"/>
        <w:rPr>
          <w:rFonts w:cstheme="minorHAnsi"/>
        </w:rPr>
      </w:pPr>
    </w:p>
    <w:p w14:paraId="56B21319" w14:textId="24CD091B" w:rsidR="00771217" w:rsidRDefault="00771217" w:rsidP="00771217">
      <w:pPr>
        <w:pStyle w:val="ListParagraph"/>
        <w:numPr>
          <w:ilvl w:val="0"/>
          <w:numId w:val="1"/>
        </w:numPr>
      </w:pPr>
      <w:r>
        <w:t>W</w:t>
      </w:r>
      <w:r w:rsidRPr="00061140">
        <w:t>hat problems is this intervention aimed at?</w:t>
      </w:r>
    </w:p>
    <w:p w14:paraId="64F11868" w14:textId="38445118" w:rsidR="004E2E83" w:rsidRDefault="004E2E83" w:rsidP="00771217">
      <w:pPr>
        <w:pStyle w:val="ListParagraph"/>
        <w:numPr>
          <w:ilvl w:val="1"/>
          <w:numId w:val="1"/>
        </w:numPr>
      </w:pPr>
      <w:r>
        <w:t>Millions of infants and young children in low- and middle-income countries are vulnerable to undernutrition and impaired neurobehavioral development</w:t>
      </w:r>
      <w:r w:rsidR="00D57651">
        <w:t xml:space="preserve"> </w:t>
      </w:r>
      <w:r w:rsidR="006450C2">
        <w:fldChar w:fldCharType="begin">
          <w:fldData xml:space="preserve">PEVuZE5vdGU+PENpdGU+PEF1dGhvcj5CbGFjazwvQXV0aG9yPjxZZWFyPjIwMTM8L1llYXI+PFJl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0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</w:fldData>
        </w:fldChar>
      </w:r>
      <w:r w:rsidR="003F1B7C">
        <w:instrText xml:space="preserve"> ADDIN EN.CITE </w:instrText>
      </w:r>
      <w:r w:rsidR="003F1B7C">
        <w:fldChar w:fldCharType="begin">
          <w:fldData xml:space="preserve">PEVuZE5vdGU+PENpdGU+PEF1dGhvcj5CbGFjazwvQXV0aG9yPjxZZWFyPjIwMTM8L1llYXI+PFJl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0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</w:fldData>
        </w:fldChar>
      </w:r>
      <w:r w:rsidR="003F1B7C">
        <w:instrText xml:space="preserve"> ADDIN EN.CITE.DATA </w:instrText>
      </w:r>
      <w:r w:rsidR="003F1B7C">
        <w:fldChar w:fldCharType="end"/>
      </w:r>
      <w:r w:rsidR="006450C2">
        <w:fldChar w:fldCharType="separate"/>
      </w:r>
      <w:r w:rsidR="003F1B7C">
        <w:rPr>
          <w:noProof/>
        </w:rPr>
        <w:t>(Black et al. 2013)</w:t>
      </w:r>
      <w:r w:rsidR="006450C2">
        <w:fldChar w:fldCharType="end"/>
      </w:r>
    </w:p>
    <w:p w14:paraId="561363A1" w14:textId="6B9BFA82" w:rsidR="004E2E83" w:rsidRDefault="004E2E83" w:rsidP="00155FBA">
      <w:pPr>
        <w:pStyle w:val="ListParagraph"/>
        <w:numPr>
          <w:ilvl w:val="2"/>
          <w:numId w:val="10"/>
        </w:numPr>
        <w:ind w:hanging="360"/>
      </w:pPr>
      <w:r>
        <w:t>2</w:t>
      </w:r>
      <w:r w:rsidR="006450C2">
        <w:t>2</w:t>
      </w:r>
      <w:r>
        <w:t>% (14</w:t>
      </w:r>
      <w:r w:rsidR="006450C2">
        <w:t>9</w:t>
      </w:r>
      <w:r>
        <w:t xml:space="preserve"> million) of children und</w:t>
      </w:r>
      <w:r w:rsidR="00D57651">
        <w:t xml:space="preserve">er 5 y of age are stunted </w:t>
      </w:r>
      <w:r w:rsidR="006450C2">
        <w:fldChar w:fldCharType="begin"/>
      </w:r>
      <w:r w:rsidR="003F1B7C">
        <w:instrText xml:space="preserve"> ADDIN EN.CITE &lt;EndNote&gt;&lt;Cite&gt;&lt;Author&gt;UNICEF&lt;/Author&gt;&lt;Year&gt;2021&lt;/Year&gt;&lt;RecNum&gt;28404&lt;/RecNum&gt;&lt;DisplayText&gt;(UNICEF et al. 2021)&lt;/DisplayText&gt;&lt;record&gt;&lt;rec-number&gt;28404&lt;/rec-number&gt;&lt;foreign-keys&gt;&lt;key app="EN" db-id="rx0z5wt9dzttzeevv5n5tw2bs5dxvwazpdxz" timestamp="1649092675"&gt;28404&lt;/key&gt;&lt;/foreign-keys&gt;&lt;ref-type name="Journal Article"&gt;17&lt;/ref-type&gt;&lt;contributors&gt;&lt;authors&gt;&lt;author&gt;UNICEF, &lt;/author&gt;&lt;author&gt;World Health Organization,  &lt;/author&gt;&lt;author&gt;World Bank Group,&lt;/author&gt;&lt;/authors&gt;&lt;/contributors&gt;&lt;titles&gt;&lt;title&gt;Joint Malnutrition Estimates.  Available online: https://www.who.int/news/item/06-05-2021-the-unicef-who-wb-joint-child-malnutrition-estimates-group-released-new-data-for-2021.  Accessed 4 April 2022.&lt;/title&gt;&lt;/titles&gt;&lt;dates&gt;&lt;year&gt;2021&lt;/year&gt;&lt;/dates&gt;&lt;urls&gt;&lt;/urls&gt;&lt;/record&gt;&lt;/Cite&gt;&lt;Cite&gt;&lt;Author&gt;UNICEF&lt;/Author&gt;&lt;Year&gt;2021&lt;/Year&gt;&lt;RecNum&gt;28404&lt;/RecNum&gt;&lt;record&gt;&lt;rec-number&gt;28404&lt;/rec-number&gt;&lt;foreign-keys&gt;&lt;key app="EN" db-id="rx0z5wt9dzttzeevv5n5tw2bs5dxvwazpdxz" timestamp="1649092675"&gt;28404&lt;/key&gt;&lt;/foreign-keys&gt;&lt;ref-type name="Journal Article"&gt;17&lt;/ref-type&gt;&lt;contributors&gt;&lt;authors&gt;&lt;author&gt;UNICEF, &lt;/author&gt;&lt;author&gt;World Health Organization,  &lt;/author&gt;&lt;author&gt;World Bank Group,&lt;/author&gt;&lt;/authors&gt;&lt;/contributors&gt;&lt;titles&gt;&lt;title&gt;Joint Malnutrition Estimates.  Available online: https://www.who.int/news/item/06-05-2021-the-unicef-who-wb-joint-child-malnutrition-estimates-group-released-new-data-for-2021.  Accessed 4 April 2022.&lt;/title&gt;&lt;/titles&gt;&lt;dates&gt;&lt;year&gt;2021&lt;/year&gt;&lt;/dates&gt;&lt;urls&gt;&lt;/urls&gt;&lt;/record&gt;&lt;/Cite&gt;&lt;/EndNote&gt;</w:instrText>
      </w:r>
      <w:r w:rsidR="006450C2">
        <w:fldChar w:fldCharType="separate"/>
      </w:r>
      <w:r w:rsidR="003F1B7C">
        <w:rPr>
          <w:noProof/>
        </w:rPr>
        <w:t>(UNICEF et al. 2021)</w:t>
      </w:r>
      <w:r w:rsidR="006450C2">
        <w:fldChar w:fldCharType="end"/>
      </w:r>
    </w:p>
    <w:p w14:paraId="38FC3DC8" w14:textId="2E4F012F" w:rsidR="004E2E83" w:rsidRDefault="004E2E83" w:rsidP="00155FBA">
      <w:pPr>
        <w:pStyle w:val="ListParagraph"/>
        <w:numPr>
          <w:ilvl w:val="2"/>
          <w:numId w:val="10"/>
        </w:numPr>
        <w:ind w:hanging="360"/>
      </w:pPr>
      <w:r>
        <w:t>6.</w:t>
      </w:r>
      <w:r w:rsidR="006450C2">
        <w:t>7</w:t>
      </w:r>
      <w:r>
        <w:t>% (4</w:t>
      </w:r>
      <w:r w:rsidR="006450C2">
        <w:t>5</w:t>
      </w:r>
      <w:r>
        <w:t xml:space="preserve"> million) of children under 5 y of age are wasted </w:t>
      </w:r>
      <w:r w:rsidR="001056BD">
        <w:fldChar w:fldCharType="begin"/>
      </w:r>
      <w:r w:rsidR="003F1B7C">
        <w:instrText xml:space="preserve"> ADDIN EN.CITE &lt;EndNote&gt;&lt;Cite&gt;&lt;Author&gt;UNICEF&lt;/Author&gt;&lt;Year&gt;2021&lt;/Year&gt;&lt;RecNum&gt;28404&lt;/RecNum&gt;&lt;DisplayText&gt;(UNICEF et al. 2021)&lt;/DisplayText&gt;&lt;record&gt;&lt;rec-number&gt;28404&lt;/rec-number&gt;&lt;foreign-keys&gt;&lt;key app="EN" db-id="rx0z5wt9dzttzeevv5n5tw2bs5dxvwazpdxz" timestamp="1649092675"&gt;28404&lt;/key&gt;&lt;/foreign-keys&gt;&lt;ref-type name="Journal Article"&gt;17&lt;/ref-type&gt;&lt;contributors&gt;&lt;authors&gt;&lt;author&gt;UNICEF, &lt;/author&gt;&lt;author&gt;World Health Organization,  &lt;/author&gt;&lt;author&gt;World Bank Group,&lt;/author&gt;&lt;/authors&gt;&lt;/contributors&gt;&lt;titles&gt;&lt;title&gt;Joint Malnutrition Estimates.  Available online: https://www.who.int/news/item/06-05-2021-the-unicef-who-wb-joint-child-malnutrition-estimates-group-released-new-data-for-2021.  Accessed 4 April 2022.&lt;/title&gt;&lt;/titles&gt;&lt;dates&gt;&lt;year&gt;2021&lt;/year&gt;&lt;/dates&gt;&lt;urls&gt;&lt;/urls&gt;&lt;/record&gt;&lt;/Cite&gt;&lt;/EndNote&gt;</w:instrText>
      </w:r>
      <w:r w:rsidR="001056BD">
        <w:fldChar w:fldCharType="separate"/>
      </w:r>
      <w:r w:rsidR="003F1B7C">
        <w:rPr>
          <w:noProof/>
        </w:rPr>
        <w:t>(UNICEF et al. 2021)</w:t>
      </w:r>
      <w:r w:rsidR="001056BD">
        <w:fldChar w:fldCharType="end"/>
      </w:r>
    </w:p>
    <w:p w14:paraId="4C5146F1" w14:textId="48BA2146" w:rsidR="004E2E83" w:rsidRDefault="004E2E83" w:rsidP="00155FBA">
      <w:pPr>
        <w:pStyle w:val="ListParagraph"/>
        <w:numPr>
          <w:ilvl w:val="2"/>
          <w:numId w:val="10"/>
        </w:numPr>
        <w:ind w:hanging="360"/>
      </w:pPr>
      <w:r>
        <w:t>43% (250 million) of children under 5 y of age are at risk of not fulfillin</w:t>
      </w:r>
      <w:r w:rsidR="00D57651">
        <w:t xml:space="preserve">g their developmental potential </w:t>
      </w:r>
      <w:r w:rsidR="006450C2">
        <w:fldChar w:fldCharType="begin">
          <w:fldData xml:space="preserve">PEVuZE5vdGU+PENpdGU+PEF1dGhvcj5CbGFjazwvQXV0aG9yPjxZZWFyPjIwMTc8L1llYXI+PFJl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</w:fldData>
        </w:fldChar>
      </w:r>
      <w:r w:rsidR="003F1B7C">
        <w:instrText xml:space="preserve"> ADDIN EN.CITE </w:instrText>
      </w:r>
      <w:r w:rsidR="003F1B7C">
        <w:fldChar w:fldCharType="begin">
          <w:fldData xml:space="preserve">PEVuZE5vdGU+PENpdGU+PEF1dGhvcj5CbGFjazwvQXV0aG9yPjxZZWFyPjIwMTc8L1llYXI+PFJl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</w:fldData>
        </w:fldChar>
      </w:r>
      <w:r w:rsidR="003F1B7C">
        <w:instrText xml:space="preserve"> ADDIN EN.CITE.DATA </w:instrText>
      </w:r>
      <w:r w:rsidR="003F1B7C">
        <w:fldChar w:fldCharType="end"/>
      </w:r>
      <w:r w:rsidR="006450C2">
        <w:fldChar w:fldCharType="separate"/>
      </w:r>
      <w:r w:rsidR="003F1B7C">
        <w:rPr>
          <w:noProof/>
        </w:rPr>
        <w:t>(Black et al. 2017)</w:t>
      </w:r>
      <w:r w:rsidR="006450C2">
        <w:fldChar w:fldCharType="end"/>
      </w:r>
    </w:p>
    <w:p w14:paraId="76950937" w14:textId="372D9BEF" w:rsidR="00627AEC" w:rsidRDefault="00627AEC" w:rsidP="00155FBA">
      <w:pPr>
        <w:pStyle w:val="ListParagraph"/>
        <w:numPr>
          <w:ilvl w:val="2"/>
          <w:numId w:val="10"/>
        </w:numPr>
        <w:ind w:hanging="360"/>
      </w:pPr>
      <w:r>
        <w:t xml:space="preserve">40% of children (269 million) of children 6-59 months of age are anemic </w:t>
      </w:r>
      <w:r w:rsidR="00916CD8">
        <w:fldChar w:fldCharType="begin"/>
      </w:r>
      <w:r w:rsidR="00916CD8">
        <w:instrText xml:space="preserve"> ADDIN EN.CITE &lt;EndNote&gt;&lt;Cite&gt;&lt;Author&gt;World Health Organization&lt;/Author&gt;&lt;Year&gt;2021&lt;/Year&gt;&lt;RecNum&gt;28405&lt;/RecNum&gt;&lt;DisplayText&gt;(World Health Organization 2021)&lt;/DisplayText&gt;&lt;record&gt;&lt;rec-number&gt;28405&lt;/rec-number&gt;&lt;foreign-keys&gt;&lt;key app="EN" db-id="rx0z5wt9dzttzeevv5n5tw2bs5dxvwazpdxz" timestamp="1649093639"&gt;28405&lt;/key&gt;&lt;/foreign-keys&gt;&lt;ref-type name="Journal Article"&gt;17&lt;/ref-type&gt;&lt;contributors&gt;&lt;authors&gt;&lt;author&gt;World Health Organization,&lt;/author&gt;&lt;/authors&gt;&lt;/contributors&gt;&lt;titles&gt;&lt;title&gt;Global Anaemia Estimates.  Available at: https://www.who.int/data/gho/data/themes/topics/anaemia_in_women_and_children.  Accessed on: 4 April 2022.&lt;/title&gt;&lt;/titles&gt;&lt;dates&gt;&lt;year&gt;2021&lt;/year&gt;&lt;/dates&gt;&lt;urls&gt;&lt;/urls&gt;&lt;/record&gt;&lt;/Cite&gt;&lt;/EndNote&gt;</w:instrText>
      </w:r>
      <w:r w:rsidR="00916CD8">
        <w:fldChar w:fldCharType="separate"/>
      </w:r>
      <w:r w:rsidR="00916CD8">
        <w:rPr>
          <w:noProof/>
        </w:rPr>
        <w:t>(World Health Organization 2021)</w:t>
      </w:r>
      <w:r w:rsidR="00916CD8">
        <w:fldChar w:fldCharType="end"/>
      </w:r>
    </w:p>
    <w:p w14:paraId="08AE4461" w14:textId="238F0E1D" w:rsidR="00627AEC" w:rsidRDefault="004965F3" w:rsidP="00465720">
      <w:pPr>
        <w:pStyle w:val="ListParagraph"/>
        <w:numPr>
          <w:ilvl w:val="1"/>
          <w:numId w:val="10"/>
        </w:numPr>
      </w:pPr>
      <w:r>
        <w:t xml:space="preserve">Child mortality is directly related to poor nutrition: </w:t>
      </w:r>
      <w:r w:rsidR="00627AEC">
        <w:t xml:space="preserve">45% of deaths among children under 5 y are linked to undernutrition </w:t>
      </w:r>
      <w:r w:rsidR="006450C2">
        <w:fldChar w:fldCharType="begin">
          <w:fldData xml:space="preserve">PEVuZE5vdGU+PENpdGU+PEF1dGhvcj5CbGFjazwvQXV0aG9yPjxZZWFyPjIwMTM8L1llYXI+PFJl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0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</w:fldData>
        </w:fldChar>
      </w:r>
      <w:r w:rsidR="003F1B7C">
        <w:instrText xml:space="preserve"> ADDIN EN.CITE </w:instrText>
      </w:r>
      <w:r w:rsidR="003F1B7C">
        <w:fldChar w:fldCharType="begin">
          <w:fldData xml:space="preserve">PEVuZE5vdGU+PENpdGU+PEF1dGhvcj5CbGFjazwvQXV0aG9yPjxZZWFyPjIwMTM8L1llYXI+PFJl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0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</w:fldData>
        </w:fldChar>
      </w:r>
      <w:r w:rsidR="003F1B7C">
        <w:instrText xml:space="preserve"> ADDIN EN.CITE.DATA </w:instrText>
      </w:r>
      <w:r w:rsidR="003F1B7C">
        <w:fldChar w:fldCharType="end"/>
      </w:r>
      <w:r w:rsidR="006450C2">
        <w:fldChar w:fldCharType="separate"/>
      </w:r>
      <w:r w:rsidR="003F1B7C">
        <w:rPr>
          <w:noProof/>
        </w:rPr>
        <w:t>(Black et al. 2013)</w:t>
      </w:r>
      <w:r w:rsidR="006450C2">
        <w:fldChar w:fldCharType="end"/>
      </w:r>
    </w:p>
    <w:p w14:paraId="45F6690A" w14:textId="68ABABB1" w:rsidR="006954DE" w:rsidRDefault="00397462" w:rsidP="00771217">
      <w:pPr>
        <w:pStyle w:val="ListParagraph"/>
        <w:numPr>
          <w:ilvl w:val="1"/>
          <w:numId w:val="1"/>
        </w:numPr>
      </w:pPr>
      <w:r>
        <w:lastRenderedPageBreak/>
        <w:t xml:space="preserve">At 6-23 months of age, undernutrition is linked to the poor nutritional quality of complementary food diets. In low-income populations, many households cannot afford the cost of a nutritionally adequate diet for their young children </w:t>
      </w:r>
      <w:r w:rsidR="00027227">
        <w:fldChar w:fldCharType="begin"/>
      </w:r>
      <w:r w:rsidR="006E2550">
        <w:instrText xml:space="preserve"> ADDIN EN.CITE &lt;EndNote&gt;&lt;Cite&gt;&lt;Author&gt;United Nations Children&amp;apos;s Fund&lt;/Author&gt;&lt;Year&gt;2021&lt;/Year&gt;&lt;RecNum&gt;28739&lt;/RecNum&gt;&lt;DisplayText&gt;(United Nations Children&amp;apos;s Fund 2021)&lt;/DisplayText&gt;&lt;record&gt;&lt;rec-number&gt;28739&lt;/rec-number&gt;&lt;foreign-keys&gt;&lt;key app="EN" db-id="rx0z5wt9dzttzeevv5n5tw2bs5dxvwazpdxz" timestamp="1659995381"&gt;28739&lt;/key&gt;&lt;/foreign-keys&gt;&lt;ref-type name="Journal Article"&gt;17&lt;/ref-type&gt;&lt;contributors&gt;&lt;authors&gt;&lt;author&gt;United Nations Children&amp;apos;s Fund,&lt;/author&gt;&lt;/authors&gt;&lt;/contributors&gt;&lt;titles&gt;&lt;title&gt;Fed to fail? The crisis of children&amp;apos;s diets in early life. 2021 Child Nutrition Report. UNICEF, New York. Available at: https://www.unicef.org/reports/fed-to-fail-child-nutrition. Accessed on: 5 August 2022.&lt;/title&gt;&lt;/titles&gt;&lt;dates&gt;&lt;year&gt;2021&lt;/year&gt;&lt;/dates&gt;&lt;urls&gt;&lt;/urls&gt;&lt;/record&gt;&lt;/Cite&gt;&lt;Cite&gt;&lt;Author&gt;United Nations Children&amp;apos;s Fund&lt;/Author&gt;&lt;Year&gt;2021&lt;/Year&gt;&lt;RecNum&gt;28739&lt;/RecNum&gt;&lt;record&gt;&lt;rec-number&gt;28739&lt;/rec-number&gt;&lt;foreign-keys&gt;&lt;key app="EN" db-id="rx0z5wt9dzttzeevv5n5tw2bs5dxvwazpdxz" timestamp="1659995381"&gt;28739&lt;/key&gt;&lt;/foreign-keys&gt;&lt;ref-type name="Journal Article"&gt;17&lt;/ref-type&gt;&lt;contributors&gt;&lt;authors&gt;&lt;author&gt;United Nations Children&amp;apos;s Fund,&lt;/author&gt;&lt;/authors&gt;&lt;/contributors&gt;&lt;titles&gt;&lt;title&gt;Fed to fail? The crisis of children&amp;apos;s diets in early life. 2021 Child Nutrition Report. UNICEF, New York. Available at: https://www.unicef.org/reports/fed-to-fail-child-nutrition. Accessed on: 5 August 2022.&lt;/title&gt;&lt;/titles&gt;&lt;dates&gt;&lt;year&gt;2021&lt;/year&gt;&lt;/dates&gt;&lt;urls&gt;&lt;/urls&gt;&lt;/record&gt;&lt;/Cite&gt;&lt;/EndNote&gt;</w:instrText>
      </w:r>
      <w:r w:rsidR="00027227">
        <w:fldChar w:fldCharType="separate"/>
      </w:r>
      <w:r w:rsidR="006E2550">
        <w:rPr>
          <w:noProof/>
        </w:rPr>
        <w:t>(United Nations Children's Fund 2021)</w:t>
      </w:r>
      <w:r w:rsidR="00027227">
        <w:fldChar w:fldCharType="end"/>
      </w:r>
      <w:r w:rsidR="00467CF2">
        <w:t>. Children at this age need nutrient-rich complementary foods</w:t>
      </w:r>
      <w:r>
        <w:t xml:space="preserve">, </w:t>
      </w:r>
      <w:r w:rsidR="00467CF2">
        <w:t>but some of the key types of foods, such</w:t>
      </w:r>
      <w:r w:rsidR="000E57CB">
        <w:t xml:space="preserve"> as animal-source foods</w:t>
      </w:r>
      <w:r w:rsidR="00467CF2">
        <w:t>,</w:t>
      </w:r>
      <w:r w:rsidR="000E57CB">
        <w:t xml:space="preserve"> may be prohibitively expensive.</w:t>
      </w:r>
      <w:r>
        <w:t xml:space="preserve"> </w:t>
      </w:r>
      <w:r w:rsidR="00B21941">
        <w:t>Fortified products such as SQ-LNS should n</w:t>
      </w:r>
      <w:r w:rsidR="007323A5">
        <w:t>ever</w:t>
      </w:r>
      <w:r w:rsidR="00B21941">
        <w:t xml:space="preserve"> replace a diverse complementary food diet, but they can help meet the needs for certain limiting nutrients (such as iron and zinc) and thus lower the cost of a nutritionally adequate diet </w:t>
      </w:r>
      <w:r w:rsidR="00027227">
        <w:fldChar w:fldCharType="begin"/>
      </w:r>
      <w:r w:rsidR="00027227">
        <w:instrText xml:space="preserve"> ADDIN EN.CITE &lt;EndNote&gt;&lt;Cite&gt;&lt;Author&gt;World Food Programme&lt;/Author&gt;&lt;Year&gt;2022&lt;/Year&gt;&lt;RecNum&gt;29323&lt;/RecNum&gt;&lt;DisplayText&gt;(World Food Programme 2022)&lt;/DisplayText&gt;&lt;record&gt;&lt;rec-number&gt;29323&lt;/rec-number&gt;&lt;foreign-keys&gt;&lt;key app="EN" db-id="rx0z5wt9dzttzeevv5n5tw2bs5dxvwazpdxz" timestamp="1681317593"&gt;29323&lt;/key&gt;&lt;/foreign-keys&gt;&lt;ref-type name="Journal Article"&gt;17&lt;/ref-type&gt;&lt;contributors&gt;&lt;authors&gt;&lt;author&gt;World Food Programme, &lt;/author&gt;&lt;/authors&gt;&lt;/contributors&gt;&lt;titles&gt;&lt;title&gt;Systems Analysis for Nutrition Team.  [Unpublished Findings].  Rome, Italy.&lt;/title&gt;&lt;/titles&gt;&lt;dates&gt;&lt;year&gt;2022&lt;/year&gt;&lt;/dates&gt;&lt;urls&gt;&lt;/urls&gt;&lt;/record&gt;&lt;/Cite&gt;&lt;Cite&gt;&lt;Author&gt;World Food Programme&lt;/Author&gt;&lt;Year&gt;2022&lt;/Year&gt;&lt;RecNum&gt;29323&lt;/RecNum&gt;&lt;record&gt;&lt;rec-number&gt;29323&lt;/rec-number&gt;&lt;foreign-keys&gt;&lt;key app="EN" db-id="rx0z5wt9dzttzeevv5n5tw2bs5dxvwazpdxz" timestamp="1681317593"&gt;29323&lt;/key&gt;&lt;/foreign-keys&gt;&lt;ref-type name="Journal Article"&gt;17&lt;/ref-type&gt;&lt;contributors&gt;&lt;authors&gt;&lt;author&gt;World Food Programme, &lt;/author&gt;&lt;/authors&gt;&lt;/contributors&gt;&lt;titles&gt;&lt;title&gt;Systems Analysis for Nutrition Team.  [Unpublished Findings].  Rome, Italy.&lt;/title&gt;&lt;/titles&gt;&lt;dates&gt;&lt;year&gt;2022&lt;/year&gt;&lt;/dates&gt;&lt;urls&gt;&lt;/urls&gt;&lt;/record&gt;&lt;/Cite&gt;&lt;Cite&gt;&lt;Author&gt;World Food Programme&lt;/Author&gt;&lt;Year&gt;2022&lt;/Year&gt;&lt;RecNum&gt;29323&lt;/RecNum&gt;&lt;record&gt;&lt;rec-number&gt;29323&lt;/rec-number&gt;&lt;foreign-keys&gt;&lt;key app="EN" db-id="rx0z5wt9dzttzeevv5n5tw2bs5dxvwazpdxz" timestamp="1681317593"&gt;29323&lt;/key&gt;&lt;/foreign-keys&gt;&lt;ref-type name="Journal Article"&gt;17&lt;/ref-type&gt;&lt;contributors&gt;&lt;authors&gt;&lt;author&gt;World Food Programme, &lt;/author&gt;&lt;/authors&gt;&lt;/contributors&gt;&lt;titles&gt;&lt;title&gt;Systems Analysis for Nutrition Team.  [Unpublished Findings].  Rome, Italy.&lt;/title&gt;&lt;/titles&gt;&lt;dates&gt;&lt;year&gt;2022&lt;/year&gt;&lt;/dates&gt;&lt;urls&gt;&lt;/urls&gt;&lt;/record&gt;&lt;/Cite&gt;&lt;/EndNote&gt;</w:instrText>
      </w:r>
      <w:r w:rsidR="00027227">
        <w:fldChar w:fldCharType="separate"/>
      </w:r>
      <w:r w:rsidR="00027227">
        <w:rPr>
          <w:noProof/>
        </w:rPr>
        <w:t>(World Food Programme 2022)</w:t>
      </w:r>
      <w:r w:rsidR="00027227">
        <w:fldChar w:fldCharType="end"/>
      </w:r>
      <w:r w:rsidR="00B21941">
        <w:t xml:space="preserve">. </w:t>
      </w:r>
      <w:r>
        <w:t xml:space="preserve"> </w:t>
      </w:r>
    </w:p>
    <w:p w14:paraId="08939564" w14:textId="16696161" w:rsidR="00771217" w:rsidRDefault="00771217" w:rsidP="00771217">
      <w:pPr>
        <w:pStyle w:val="ListParagraph"/>
        <w:numPr>
          <w:ilvl w:val="1"/>
          <w:numId w:val="1"/>
        </w:numPr>
      </w:pPr>
      <w:r>
        <w:t xml:space="preserve">SQ-LNS </w:t>
      </w:r>
      <w:r w:rsidR="002813CD">
        <w:t>are</w:t>
      </w:r>
      <w:r w:rsidR="00653624">
        <w:t xml:space="preserve"> effective in the</w:t>
      </w:r>
      <w:r>
        <w:t xml:space="preserve"> prevention of stunting, wasting, micronutrient deficiencies and developmental delay</w:t>
      </w:r>
      <w:r w:rsidR="003731B6">
        <w:t xml:space="preserve"> in </w:t>
      </w:r>
      <w:r w:rsidR="004B7DF8">
        <w:t>nutritionally vulnerable</w:t>
      </w:r>
      <w:r w:rsidR="003731B6">
        <w:t xml:space="preserve"> populations (see FAQ #</w:t>
      </w:r>
      <w:r w:rsidR="00DF019D">
        <w:t>5</w:t>
      </w:r>
      <w:r w:rsidR="003731B6">
        <w:t>)</w:t>
      </w:r>
      <w:r>
        <w:t>. Evidence from a meta-analysis suggests that they can also reduce child mortality between 6 and 24 months of age</w:t>
      </w:r>
      <w:r w:rsidR="008B52DA">
        <w:t xml:space="preserve"> </w:t>
      </w:r>
      <w:r w:rsidR="008B52DA">
        <w:fldChar w:fldCharType="begin">
          <w:fldData xml:space="preserve">PEVuZE5vdGU+PENpdGU+PEF1dGhvcj5TdGV3YXJ0PC9BdXRob3I+PFllYXI+MjAyMDwvWWVhcj48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</w:fldData>
        </w:fldChar>
      </w:r>
      <w:r w:rsidR="00486DD2">
        <w:instrText xml:space="preserve"> ADDIN EN.CITE </w:instrText>
      </w:r>
      <w:r w:rsidR="00486DD2">
        <w:fldChar w:fldCharType="begin">
          <w:fldData xml:space="preserve">PEVuZE5vdGU+PENpdGU+PEF1dGhvcj5TdGV3YXJ0PC9BdXRob3I+PFllYXI+MjAyMDwvWWVhcj48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</w:fldData>
        </w:fldChar>
      </w:r>
      <w:r w:rsidR="00486DD2">
        <w:instrText xml:space="preserve"> ADDIN EN.CITE.DATA </w:instrText>
      </w:r>
      <w:r w:rsidR="00486DD2">
        <w:fldChar w:fldCharType="end"/>
      </w:r>
      <w:r w:rsidR="008B52DA">
        <w:fldChar w:fldCharType="separate"/>
      </w:r>
      <w:r w:rsidR="003F1B7C">
        <w:rPr>
          <w:noProof/>
        </w:rPr>
        <w:t>(Stewart et al. 2020)</w:t>
      </w:r>
      <w:r w:rsidR="008B52DA">
        <w:fldChar w:fldCharType="end"/>
      </w:r>
      <w:r w:rsidR="003731B6">
        <w:t>.</w:t>
      </w:r>
    </w:p>
    <w:p w14:paraId="20D6DD52" w14:textId="0430034D" w:rsidR="00771217" w:rsidRPr="00243CB6" w:rsidRDefault="00771217" w:rsidP="00771217">
      <w:pPr>
        <w:pStyle w:val="ListParagraph"/>
        <w:numPr>
          <w:ilvl w:val="1"/>
          <w:numId w:val="1"/>
        </w:numPr>
      </w:pPr>
      <w:r w:rsidRPr="00243CB6">
        <w:t>SQ-LNS were recommended in the Lancet 2021 series on Maternal and Child Undernutrition for optimizing health and growth in children</w:t>
      </w:r>
      <w:r w:rsidR="008B52DA" w:rsidRPr="00243CB6">
        <w:t xml:space="preserve"> </w:t>
      </w:r>
      <w:r w:rsidR="008B52DA" w:rsidRPr="00243CB6">
        <w:fldChar w:fldCharType="begin">
          <w:fldData xml:space="preserve">PEVuZE5vdGU+PENpdGU+PEF1dGhvcj5LZWF0czwvQXV0aG9yPjxZZWFyPjIwMjE8L1llYXI+PFJl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</w:fldData>
        </w:fldChar>
      </w:r>
      <w:r w:rsidR="003F1B7C" w:rsidRPr="00243CB6">
        <w:instrText xml:space="preserve"> ADDIN EN.CITE </w:instrText>
      </w:r>
      <w:r w:rsidR="003F1B7C" w:rsidRPr="00243CB6">
        <w:fldChar w:fldCharType="begin">
          <w:fldData xml:space="preserve">PEVuZE5vdGU+PENpdGU+PEF1dGhvcj5LZWF0czwvQXV0aG9yPjxZZWFyPjIwMjE8L1llYXI+PFJl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</w:fldData>
        </w:fldChar>
      </w:r>
      <w:r w:rsidR="003F1B7C" w:rsidRPr="00243CB6">
        <w:instrText xml:space="preserve"> ADDIN EN.CITE.DATA </w:instrText>
      </w:r>
      <w:r w:rsidR="003F1B7C" w:rsidRPr="00243CB6">
        <w:fldChar w:fldCharType="end"/>
      </w:r>
      <w:r w:rsidR="008B52DA" w:rsidRPr="00243CB6">
        <w:fldChar w:fldCharType="separate"/>
      </w:r>
      <w:r w:rsidR="003F1B7C" w:rsidRPr="00243CB6">
        <w:rPr>
          <w:noProof/>
        </w:rPr>
        <w:t>(Keats et al. 2021)</w:t>
      </w:r>
      <w:r w:rsidR="008B52DA" w:rsidRPr="00243CB6">
        <w:fldChar w:fldCharType="end"/>
      </w:r>
      <w:r w:rsidRPr="00243CB6">
        <w:t>.</w:t>
      </w:r>
    </w:p>
    <w:p w14:paraId="2E358813" w14:textId="77777777" w:rsidR="00771217" w:rsidRPr="00243CB6" w:rsidRDefault="00771217" w:rsidP="00C1060A">
      <w:pPr>
        <w:pStyle w:val="ListParagraph"/>
        <w:ind w:left="1440"/>
        <w:rPr>
          <w:rFonts w:cstheme="minorHAnsi"/>
        </w:rPr>
      </w:pPr>
    </w:p>
    <w:p w14:paraId="36205FB4" w14:textId="77777777" w:rsidR="00A9222F" w:rsidRPr="00243CB6" w:rsidRDefault="00A9222F" w:rsidP="00A9222F">
      <w:pPr>
        <w:pStyle w:val="ListParagraph"/>
        <w:numPr>
          <w:ilvl w:val="0"/>
          <w:numId w:val="1"/>
        </w:numPr>
        <w:rPr>
          <w:rFonts w:cstheme="minorHAnsi"/>
        </w:rPr>
      </w:pPr>
      <w:r w:rsidRPr="00243CB6">
        <w:rPr>
          <w:rFonts w:cstheme="minorHAnsi"/>
        </w:rPr>
        <w:t>How do SQ-LNS differ from ready-to-use supplemental food (RUSF) and ready-to-use therapeutic food (RUTF)?</w:t>
      </w:r>
    </w:p>
    <w:p w14:paraId="13045928" w14:textId="5263601D" w:rsidR="00A9222F" w:rsidRPr="00243CB6" w:rsidRDefault="00A9222F" w:rsidP="00243CB6">
      <w:pPr>
        <w:pStyle w:val="ListParagraph"/>
        <w:numPr>
          <w:ilvl w:val="0"/>
          <w:numId w:val="17"/>
        </w:numPr>
        <w:rPr>
          <w:rFonts w:cstheme="minorHAnsi"/>
        </w:rPr>
      </w:pPr>
      <w:r w:rsidRPr="00243CB6">
        <w:t>SQ-LNS are part of a larger suite of lipid-based nutrient supplements that also includes medium-quantity (MQ</w:t>
      </w:r>
      <w:r w:rsidR="00550C8A" w:rsidRPr="00243CB6">
        <w:t>-</w:t>
      </w:r>
      <w:r w:rsidRPr="00243CB6">
        <w:t>LNS</w:t>
      </w:r>
      <w:r w:rsidR="002D0CEE" w:rsidRPr="00243CB6">
        <w:t>, typically 250-499 kcal/d</w:t>
      </w:r>
      <w:r w:rsidR="00550C8A" w:rsidRPr="00243CB6">
        <w:t>)</w:t>
      </w:r>
      <w:r w:rsidRPr="00243CB6">
        <w:t xml:space="preserve"> and large-quantity </w:t>
      </w:r>
      <w:r w:rsidR="002D0CEE" w:rsidRPr="00243CB6">
        <w:t xml:space="preserve">LNS </w:t>
      </w:r>
      <w:r w:rsidR="00550C8A" w:rsidRPr="00243CB6">
        <w:t>(LQ-LNS</w:t>
      </w:r>
      <w:r w:rsidR="002D0CEE" w:rsidRPr="00243CB6">
        <w:t xml:space="preserve">, typically </w:t>
      </w:r>
      <w:r w:rsidR="002D0CEE" w:rsidRPr="00243CB6">
        <w:rPr>
          <w:u w:val="single"/>
        </w:rPr>
        <w:t>&gt;</w:t>
      </w:r>
      <w:r w:rsidR="002D0CEE" w:rsidRPr="00243CB6">
        <w:t xml:space="preserve"> 500 kcal/d</w:t>
      </w:r>
      <w:r w:rsidRPr="00243CB6">
        <w:t>).</w:t>
      </w:r>
      <w:r w:rsidR="002D0CEE" w:rsidRPr="00243CB6">
        <w:t xml:space="preserve"> </w:t>
      </w:r>
    </w:p>
    <w:p w14:paraId="51F41BFE" w14:textId="77777777" w:rsidR="00243CB6" w:rsidRDefault="00A9222F" w:rsidP="00A9222F">
      <w:pPr>
        <w:pStyle w:val="ListParagraph"/>
        <w:numPr>
          <w:ilvl w:val="0"/>
          <w:numId w:val="5"/>
        </w:numPr>
      </w:pPr>
      <w:r w:rsidRPr="00243CB6">
        <w:t xml:space="preserve">SQ-LNS </w:t>
      </w:r>
      <w:r w:rsidR="0044293D" w:rsidRPr="00243CB6">
        <w:t xml:space="preserve">for children </w:t>
      </w:r>
      <w:r w:rsidRPr="00243CB6">
        <w:t xml:space="preserve">were designed for the </w:t>
      </w:r>
      <w:r w:rsidRPr="00243CB6">
        <w:rPr>
          <w:u w:val="single"/>
        </w:rPr>
        <w:t>prevention</w:t>
      </w:r>
      <w:r w:rsidRPr="00243CB6">
        <w:t xml:space="preserve"> of malnutrition among children 6-24 months of age, by filling nutrient gaps common in complementary feeding diets.  The daily dose is usually ~20 g/d (100-120 kcal/d).</w:t>
      </w:r>
    </w:p>
    <w:p w14:paraId="28DD0210" w14:textId="03E9675F" w:rsidR="00A9222F" w:rsidRPr="00243CB6" w:rsidRDefault="00243CB6" w:rsidP="00A9222F">
      <w:pPr>
        <w:pStyle w:val="ListParagraph"/>
        <w:numPr>
          <w:ilvl w:val="0"/>
          <w:numId w:val="5"/>
        </w:numPr>
      </w:pPr>
      <w:r>
        <w:t xml:space="preserve">MQ-LNS have generally been used </w:t>
      </w:r>
      <w:r w:rsidRPr="00243CB6">
        <w:t>for prevention of seasonal wasting and/or prevention of undernutrition in food-insecure populations</w:t>
      </w:r>
      <w:r>
        <w:t>, though some researchers have used them for treatment of moderate acute malnutrition.</w:t>
      </w:r>
      <w:r w:rsidR="00AB079C">
        <w:t xml:space="preserve"> The World Food Programme </w:t>
      </w:r>
      <w:r w:rsidR="006A6434">
        <w:t xml:space="preserve">currently </w:t>
      </w:r>
      <w:r w:rsidR="00AB079C">
        <w:t>provides 50 g/d (255 kcal/d) of MQ-LNS, but other programs or researchers may use different amounts.</w:t>
      </w:r>
    </w:p>
    <w:p w14:paraId="41A4F1EF" w14:textId="59E54BD4" w:rsidR="00A9222F" w:rsidRPr="00243CB6" w:rsidRDefault="002D0CEE" w:rsidP="00A9222F">
      <w:pPr>
        <w:pStyle w:val="ListParagraph"/>
        <w:numPr>
          <w:ilvl w:val="0"/>
          <w:numId w:val="5"/>
        </w:numPr>
      </w:pPr>
      <w:r w:rsidRPr="00243CB6">
        <w:t>R</w:t>
      </w:r>
      <w:r w:rsidR="00A9222F" w:rsidRPr="00243CB6">
        <w:t>USF</w:t>
      </w:r>
      <w:r w:rsidRPr="00243CB6">
        <w:t xml:space="preserve"> is intended</w:t>
      </w:r>
      <w:r w:rsidR="00A9222F" w:rsidRPr="00243CB6">
        <w:t xml:space="preserve"> for the treatment of moderate acute malnutrition</w:t>
      </w:r>
      <w:r w:rsidRPr="00243CB6">
        <w:t>. The quantity provided may vary</w:t>
      </w:r>
      <w:r w:rsidR="00CF46BC" w:rsidRPr="00243CB6">
        <w:t>.</w:t>
      </w:r>
      <w:r w:rsidR="00A9222F" w:rsidRPr="00243CB6">
        <w:t xml:space="preserve"> </w:t>
      </w:r>
      <w:r w:rsidR="00CF46BC" w:rsidRPr="00243CB6">
        <w:t>T</w:t>
      </w:r>
      <w:r w:rsidRPr="00243CB6">
        <w:t>he World Food Programme provid</w:t>
      </w:r>
      <w:r w:rsidR="00CF46BC" w:rsidRPr="00243CB6">
        <w:t>es</w:t>
      </w:r>
      <w:r w:rsidR="00243CB6">
        <w:t xml:space="preserve"> 100 g/d</w:t>
      </w:r>
      <w:r w:rsidR="00BF4CA7" w:rsidRPr="00243CB6">
        <w:t xml:space="preserve"> </w:t>
      </w:r>
      <w:r w:rsidR="00243CB6">
        <w:t>(</w:t>
      </w:r>
      <w:r w:rsidR="00CF46BC" w:rsidRPr="00243CB6">
        <w:t>5</w:t>
      </w:r>
      <w:r w:rsidR="00243CB6">
        <w:t>1</w:t>
      </w:r>
      <w:r w:rsidR="00CF46BC" w:rsidRPr="00243CB6">
        <w:t>0 kcal/d</w:t>
      </w:r>
      <w:r w:rsidR="00243CB6">
        <w:t>)</w:t>
      </w:r>
      <w:r w:rsidRPr="00243CB6">
        <w:t xml:space="preserve"> </w:t>
      </w:r>
      <w:r w:rsidR="00CF46BC" w:rsidRPr="00243CB6">
        <w:t xml:space="preserve">of RUSF, but </w:t>
      </w:r>
      <w:r w:rsidR="00A815F0" w:rsidRPr="00243CB6">
        <w:t>other programs may provide smaller amounts</w:t>
      </w:r>
      <w:r w:rsidR="00A9222F" w:rsidRPr="00243CB6">
        <w:t xml:space="preserve">. </w:t>
      </w:r>
    </w:p>
    <w:p w14:paraId="66BB2FA9" w14:textId="6047775A" w:rsidR="00A9222F" w:rsidRPr="006A6434" w:rsidRDefault="00A9222F" w:rsidP="00604C96">
      <w:pPr>
        <w:pStyle w:val="ListParagraph"/>
        <w:numPr>
          <w:ilvl w:val="0"/>
          <w:numId w:val="5"/>
        </w:numPr>
        <w:rPr>
          <w:rFonts w:cstheme="minorHAnsi"/>
        </w:rPr>
      </w:pPr>
      <w:r w:rsidRPr="00243CB6">
        <w:t>RUTF</w:t>
      </w:r>
      <w:r w:rsidR="00A815F0" w:rsidRPr="00243CB6">
        <w:t xml:space="preserve"> is</w:t>
      </w:r>
      <w:r w:rsidRPr="00243CB6">
        <w:t xml:space="preserve"> used for the treatment of severe acute malnutrition, with a daily dose of </w:t>
      </w:r>
      <w:r w:rsidRPr="00243CB6">
        <w:rPr>
          <w:u w:val="single"/>
        </w:rPr>
        <w:t>&gt;</w:t>
      </w:r>
      <w:r w:rsidRPr="00243CB6">
        <w:t xml:space="preserve"> 500 kcal/d usually based on body weight and treatment goal.</w:t>
      </w:r>
    </w:p>
    <w:p w14:paraId="30BAA3E5" w14:textId="1055DF53" w:rsidR="006A6434" w:rsidRDefault="006A6434" w:rsidP="00604C96">
      <w:pPr>
        <w:pStyle w:val="ListParagraph"/>
        <w:numPr>
          <w:ilvl w:val="0"/>
          <w:numId w:val="5"/>
        </w:numPr>
        <w:rPr>
          <w:rFonts w:cstheme="minorHAnsi"/>
        </w:rPr>
      </w:pPr>
      <w:r>
        <w:rPr>
          <w:rFonts w:cstheme="minorHAnsi"/>
        </w:rPr>
        <w:t>Various quantities of LNS (including SQ-LNS, MQ-LNS and LQ-LNS) have also been used for pregnant and lactating women</w:t>
      </w:r>
      <w:r w:rsidR="00871EFC">
        <w:rPr>
          <w:rFonts w:cstheme="minorHAnsi"/>
        </w:rPr>
        <w:t xml:space="preserve"> (PLW)</w:t>
      </w:r>
      <w:r>
        <w:rPr>
          <w:rFonts w:cstheme="minorHAnsi"/>
        </w:rPr>
        <w:t>. These products differ in nutrient content from LNS designed for children, as they are tailored to meet the nutrient needs during pregnancy and lactation.</w:t>
      </w:r>
    </w:p>
    <w:p w14:paraId="3360C648" w14:textId="6C496BB6" w:rsidR="00A54720" w:rsidRPr="00243CB6" w:rsidRDefault="00A54720" w:rsidP="00604C96">
      <w:pPr>
        <w:pStyle w:val="ListParagraph"/>
        <w:numPr>
          <w:ilvl w:val="0"/>
          <w:numId w:val="5"/>
        </w:numPr>
        <w:rPr>
          <w:rFonts w:cstheme="minorHAnsi"/>
        </w:rPr>
      </w:pPr>
      <w:r>
        <w:rPr>
          <w:rFonts w:cstheme="minorHAnsi"/>
        </w:rPr>
        <w:t xml:space="preserve">The interagency specifications (adopted by ACF, IRC, MSF, UNICEF, USAID and WFP) for </w:t>
      </w:r>
      <w:r w:rsidR="00871EFC">
        <w:rPr>
          <w:rFonts w:cstheme="minorHAnsi"/>
        </w:rPr>
        <w:t>SQ-</w:t>
      </w:r>
      <w:r>
        <w:rPr>
          <w:rFonts w:cstheme="minorHAnsi"/>
        </w:rPr>
        <w:t xml:space="preserve">LNS, </w:t>
      </w:r>
      <w:r w:rsidR="00871EFC">
        <w:rPr>
          <w:rFonts w:cstheme="minorHAnsi"/>
        </w:rPr>
        <w:t>MQ-</w:t>
      </w:r>
      <w:r>
        <w:rPr>
          <w:rFonts w:cstheme="minorHAnsi"/>
        </w:rPr>
        <w:t xml:space="preserve">LNS, LNS-PLW and RUSF can be found on WFP’s website: </w:t>
      </w:r>
      <w:hyperlink r:id="rId9" w:history="1">
        <w:r w:rsidRPr="00A301C3">
          <w:rPr>
            <w:rStyle w:val="Hyperlink"/>
            <w:rFonts w:cstheme="minorHAnsi"/>
          </w:rPr>
          <w:t>https://foodqualityandsafety.wfp.org/specifications</w:t>
        </w:r>
      </w:hyperlink>
      <w:r>
        <w:rPr>
          <w:rFonts w:cstheme="minorHAnsi"/>
        </w:rPr>
        <w:t xml:space="preserve"> as well as on those of the other agencies.</w:t>
      </w:r>
    </w:p>
    <w:p w14:paraId="4181F5E3" w14:textId="77777777" w:rsidR="008B3B06" w:rsidRPr="00243CB6" w:rsidRDefault="008B3B06" w:rsidP="008B3B06">
      <w:pPr>
        <w:pStyle w:val="ListParagraph"/>
        <w:ind w:left="1440"/>
      </w:pPr>
    </w:p>
    <w:p w14:paraId="53DF47A0" w14:textId="169C06DF" w:rsidR="00A64165" w:rsidRPr="00243CB6" w:rsidRDefault="00A64165" w:rsidP="00061140">
      <w:pPr>
        <w:pStyle w:val="ListParagraph"/>
        <w:numPr>
          <w:ilvl w:val="0"/>
          <w:numId w:val="1"/>
        </w:numPr>
      </w:pPr>
      <w:r w:rsidRPr="00243CB6">
        <w:t>What is the rationale for the daily ration of SQ-LNS?</w:t>
      </w:r>
    </w:p>
    <w:p w14:paraId="25B265C9" w14:textId="77777777" w:rsidR="00F76E5F" w:rsidRPr="00243CB6" w:rsidRDefault="00A64165" w:rsidP="00A64165">
      <w:pPr>
        <w:pStyle w:val="ListParagraph"/>
        <w:numPr>
          <w:ilvl w:val="1"/>
          <w:numId w:val="1"/>
        </w:numPr>
      </w:pPr>
      <w:r w:rsidRPr="00243CB6">
        <w:lastRenderedPageBreak/>
        <w:t xml:space="preserve">The quantity of food in SQ-LNS designed for infants and young children is small for several reasons. </w:t>
      </w:r>
    </w:p>
    <w:p w14:paraId="7E5F8697" w14:textId="037866AD" w:rsidR="00F76E5F" w:rsidRPr="00243CB6" w:rsidRDefault="00A64165" w:rsidP="00155FBA">
      <w:pPr>
        <w:pStyle w:val="ListParagraph"/>
        <w:numPr>
          <w:ilvl w:val="2"/>
          <w:numId w:val="1"/>
        </w:numPr>
        <w:ind w:hanging="360"/>
      </w:pPr>
      <w:r w:rsidRPr="00243CB6">
        <w:t xml:space="preserve">First, it is important to avoid displacing breast milk and locally available nutrient-rich foods. The energy needed from complementary foods, assuming average breast-milk intakes, is only </w:t>
      </w:r>
      <w:r w:rsidRPr="00243CB6">
        <w:rPr>
          <w:rFonts w:ascii="Cambria Math" w:hAnsi="Cambria Math" w:cs="Cambria Math"/>
        </w:rPr>
        <w:t>∼</w:t>
      </w:r>
      <w:r w:rsidRPr="00243CB6">
        <w:t>200 kcal at 6</w:t>
      </w:r>
      <w:r w:rsidRPr="00243CB6">
        <w:rPr>
          <w:rFonts w:ascii="Calibri" w:hAnsi="Calibri" w:cs="Calibri"/>
        </w:rPr>
        <w:t>–</w:t>
      </w:r>
      <w:r w:rsidRPr="00243CB6">
        <w:t>8 mo</w:t>
      </w:r>
      <w:r w:rsidR="00F76E5F" w:rsidRPr="00243CB6">
        <w:t>nths</w:t>
      </w:r>
      <w:r w:rsidRPr="00243CB6">
        <w:t xml:space="preserve">, </w:t>
      </w:r>
      <w:r w:rsidRPr="00243CB6">
        <w:rPr>
          <w:rFonts w:ascii="Cambria Math" w:hAnsi="Cambria Math" w:cs="Cambria Math"/>
        </w:rPr>
        <w:t>∼</w:t>
      </w:r>
      <w:r w:rsidRPr="00243CB6">
        <w:t>300 at 9</w:t>
      </w:r>
      <w:r w:rsidRPr="00243CB6">
        <w:rPr>
          <w:rFonts w:ascii="Calibri" w:hAnsi="Calibri" w:cs="Calibri"/>
        </w:rPr>
        <w:t>–</w:t>
      </w:r>
      <w:r w:rsidRPr="00243CB6">
        <w:t>11 mo</w:t>
      </w:r>
      <w:r w:rsidR="00F76E5F" w:rsidRPr="00243CB6">
        <w:t>nths</w:t>
      </w:r>
      <w:r w:rsidRPr="00243CB6">
        <w:t xml:space="preserve">, and </w:t>
      </w:r>
      <w:r w:rsidRPr="00243CB6">
        <w:rPr>
          <w:rFonts w:ascii="Cambria Math" w:hAnsi="Cambria Math" w:cs="Cambria Math"/>
        </w:rPr>
        <w:t>∼</w:t>
      </w:r>
      <w:r w:rsidRPr="00243CB6">
        <w:t>550 kcal at 12</w:t>
      </w:r>
      <w:r w:rsidRPr="00243CB6">
        <w:rPr>
          <w:rFonts w:ascii="Calibri" w:hAnsi="Calibri" w:cs="Calibri"/>
        </w:rPr>
        <w:t>–</w:t>
      </w:r>
      <w:r w:rsidRPr="00243CB6">
        <w:t>23 mo</w:t>
      </w:r>
      <w:r w:rsidR="00F76E5F" w:rsidRPr="00243CB6">
        <w:t>nths</w:t>
      </w:r>
      <w:r w:rsidRPr="00243CB6">
        <w:t xml:space="preserve"> of age. The proportions of these energy needs provided by SQ-LNS are approximately one-half at 6</w:t>
      </w:r>
      <w:r w:rsidRPr="00243CB6">
        <w:rPr>
          <w:rFonts w:ascii="Calibri" w:hAnsi="Calibri" w:cs="Calibri"/>
        </w:rPr>
        <w:t>–</w:t>
      </w:r>
      <w:r w:rsidRPr="00243CB6">
        <w:t>8 mo</w:t>
      </w:r>
      <w:r w:rsidR="00F76E5F" w:rsidRPr="00243CB6">
        <w:t>nths</w:t>
      </w:r>
      <w:r w:rsidRPr="00243CB6">
        <w:t>, one-third at 9</w:t>
      </w:r>
      <w:r w:rsidRPr="00243CB6">
        <w:rPr>
          <w:rFonts w:ascii="Calibri" w:hAnsi="Calibri" w:cs="Calibri"/>
        </w:rPr>
        <w:t>–</w:t>
      </w:r>
      <w:r w:rsidRPr="00243CB6">
        <w:t>11 mo</w:t>
      </w:r>
      <w:r w:rsidR="00F76E5F" w:rsidRPr="00243CB6">
        <w:t>nths</w:t>
      </w:r>
      <w:r w:rsidRPr="00243CB6">
        <w:t>, and one-fifth at 12</w:t>
      </w:r>
      <w:r w:rsidRPr="00243CB6">
        <w:rPr>
          <w:rFonts w:ascii="Calibri" w:hAnsi="Calibri" w:cs="Calibri"/>
        </w:rPr>
        <w:t>–</w:t>
      </w:r>
      <w:r w:rsidRPr="00243CB6">
        <w:t>23 mo</w:t>
      </w:r>
      <w:r w:rsidR="00F76E5F" w:rsidRPr="00243CB6">
        <w:t>nths</w:t>
      </w:r>
      <w:r w:rsidRPr="00243CB6">
        <w:t xml:space="preserve">, leaving room for other complementary foods in the diet. </w:t>
      </w:r>
    </w:p>
    <w:p w14:paraId="76F7C519" w14:textId="07380480" w:rsidR="00F76E5F" w:rsidRDefault="00A64165" w:rsidP="00155FBA">
      <w:pPr>
        <w:pStyle w:val="ListParagraph"/>
        <w:numPr>
          <w:ilvl w:val="2"/>
          <w:numId w:val="1"/>
        </w:numPr>
        <w:ind w:hanging="360"/>
      </w:pPr>
      <w:r>
        <w:t xml:space="preserve">Second, the small quantity of the daily ration of SQ-LNS makes it likely that the child can consume the entire ration in </w:t>
      </w:r>
      <w:r w:rsidR="00F76E5F">
        <w:t>one</w:t>
      </w:r>
      <w:r>
        <w:t xml:space="preserve"> day, thereby receiving the intended doses of the micronutrients. With a larger quantity, such as medium-quantity (MQ) LNS [typically 250—</w:t>
      </w:r>
      <w:r w:rsidR="002D68A5">
        <w:t>499</w:t>
      </w:r>
      <w:r>
        <w:t xml:space="preserve"> kcal/d</w:t>
      </w:r>
      <w:r w:rsidR="00F76E5F">
        <w:t>ay</w:t>
      </w:r>
      <w:r w:rsidR="00AC6835">
        <w:t xml:space="preserve"> </w:t>
      </w:r>
      <w:r w:rsidR="00486DD2">
        <w:fldChar w:fldCharType="begin">
          <w:fldData xml:space="preserve">PEVuZE5vdGU+PENpdGU+PEF1dGhvcj5Bcmltb25kPC9BdXRob3I+PFllYXI+MjAxNTwvWWVhcj48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</w:fldData>
        </w:fldChar>
      </w:r>
      <w:r w:rsidR="00717A3C">
        <w:instrText xml:space="preserve"> ADDIN EN.CITE </w:instrText>
      </w:r>
      <w:r w:rsidR="00717A3C">
        <w:fldChar w:fldCharType="begin">
          <w:fldData xml:space="preserve">PEVuZE5vdGU+PENpdGU+PEF1dGhvcj5Bcmltb25kPC9BdXRob3I+PFllYXI+MjAxNTwvWWVhcj48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</w:fldData>
        </w:fldChar>
      </w:r>
      <w:r w:rsidR="00717A3C">
        <w:instrText xml:space="preserve"> ADDIN EN.CITE.DATA </w:instrText>
      </w:r>
      <w:r w:rsidR="00717A3C">
        <w:fldChar w:fldCharType="end"/>
      </w:r>
      <w:r w:rsidR="00486DD2">
        <w:fldChar w:fldCharType="separate"/>
      </w:r>
      <w:r w:rsidR="00486DD2">
        <w:rPr>
          <w:noProof/>
        </w:rPr>
        <w:t>(Arimond et al. 2015)</w:t>
      </w:r>
      <w:r w:rsidR="00486DD2">
        <w:fldChar w:fldCharType="end"/>
      </w:r>
      <w:r w:rsidRPr="00AC6835">
        <w:t>],</w:t>
      </w:r>
      <w:r>
        <w:t xml:space="preserve"> a substantial amount may be left unconsumed </w:t>
      </w:r>
      <w:r w:rsidR="00AC6835">
        <w:fldChar w:fldCharType="begin">
          <w:fldData xml:space="preserve">PEVuZE5vdGU+PENpdGU+PEF1dGhvcj5NYWxldGE8L0F1dGhvcj48WWVhcj4yMDE1PC9ZZWFyPjxS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</w:fldData>
        </w:fldChar>
      </w:r>
      <w:r w:rsidR="003F1B7C">
        <w:instrText xml:space="preserve"> ADDIN EN.CITE </w:instrText>
      </w:r>
      <w:r w:rsidR="003F1B7C">
        <w:fldChar w:fldCharType="begin">
          <w:fldData xml:space="preserve">PEVuZE5vdGU+PENpdGU+PEF1dGhvcj5NYWxldGE8L0F1dGhvcj48WWVhcj4yMDE1PC9ZZWFyPjxS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</w:fldData>
        </w:fldChar>
      </w:r>
      <w:r w:rsidR="003F1B7C">
        <w:instrText xml:space="preserve"> ADDIN EN.CITE.DATA </w:instrText>
      </w:r>
      <w:r w:rsidR="003F1B7C">
        <w:fldChar w:fldCharType="end"/>
      </w:r>
      <w:r w:rsidR="00AC6835">
        <w:fldChar w:fldCharType="separate"/>
      </w:r>
      <w:r w:rsidR="003F1B7C">
        <w:rPr>
          <w:noProof/>
        </w:rPr>
        <w:t>(Maleta et al. 2015, Hemsworth et al. 2016)</w:t>
      </w:r>
      <w:r w:rsidR="00AC6835">
        <w:fldChar w:fldCharType="end"/>
      </w:r>
      <w:r>
        <w:t>, particularly by infants 6–12 mo</w:t>
      </w:r>
      <w:r w:rsidR="00BB4E1E">
        <w:t>nths</w:t>
      </w:r>
      <w:r>
        <w:t xml:space="preserve"> of age. In Malawi, for example, when MQ-LNS providing 241 kcal/d</w:t>
      </w:r>
      <w:r w:rsidR="00BB4E1E">
        <w:t>ay</w:t>
      </w:r>
      <w:r>
        <w:t xml:space="preserve"> was provided and the caregiver reported LNS consumption on the day of dietary assessment, average intake was only ~100 kcal/d</w:t>
      </w:r>
      <w:r w:rsidR="00BB4E1E">
        <w:t>ay</w:t>
      </w:r>
      <w:r>
        <w:t xml:space="preserve"> at ~9 mo</w:t>
      </w:r>
      <w:r w:rsidR="00BB4E1E">
        <w:t>nths</w:t>
      </w:r>
      <w:r>
        <w:t xml:space="preserve"> of age </w:t>
      </w:r>
      <w:r w:rsidR="00AC6835">
        <w:fldChar w:fldCharType="begin">
          <w:fldData xml:space="preserve">PEVuZE5vdGU+PENpdGU+PEF1dGhvcj5NYWxldGE8L0F1dGhvcj48WWVhcj4yMDE1PC9ZZWFyPjxS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</w:fldData>
        </w:fldChar>
      </w:r>
      <w:r w:rsidR="003F1B7C">
        <w:instrText xml:space="preserve"> ADDIN EN.CITE </w:instrText>
      </w:r>
      <w:r w:rsidR="003F1B7C">
        <w:fldChar w:fldCharType="begin">
          <w:fldData xml:space="preserve">PEVuZE5vdGU+PENpdGU+PEF1dGhvcj5NYWxldGE8L0F1dGhvcj48WWVhcj4yMDE1PC9ZZWFyPjxS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</w:fldData>
        </w:fldChar>
      </w:r>
      <w:r w:rsidR="003F1B7C">
        <w:instrText xml:space="preserve"> ADDIN EN.CITE.DATA </w:instrText>
      </w:r>
      <w:r w:rsidR="003F1B7C">
        <w:fldChar w:fldCharType="end"/>
      </w:r>
      <w:r w:rsidR="00AC6835">
        <w:fldChar w:fldCharType="separate"/>
      </w:r>
      <w:r w:rsidR="003F1B7C">
        <w:rPr>
          <w:noProof/>
        </w:rPr>
        <w:t>(Maleta et al. 2015)</w:t>
      </w:r>
      <w:r w:rsidR="00AC6835">
        <w:fldChar w:fldCharType="end"/>
      </w:r>
      <w:r>
        <w:t xml:space="preserve">, meaning that those infants received less than half of the intended amounts of the vitamins and minerals. </w:t>
      </w:r>
    </w:p>
    <w:p w14:paraId="1AA3630B" w14:textId="77777777" w:rsidR="006F7A9E" w:rsidRDefault="00A64165" w:rsidP="00155FBA">
      <w:pPr>
        <w:pStyle w:val="ListParagraph"/>
        <w:numPr>
          <w:ilvl w:val="2"/>
          <w:numId w:val="1"/>
        </w:numPr>
        <w:ind w:hanging="360"/>
      </w:pPr>
      <w:r>
        <w:t xml:space="preserve">Third, the daily ration of SQ-LNS can easily be mixed with other foods or consumed as is, allowing for flexibility in feeding practices. </w:t>
      </w:r>
    </w:p>
    <w:p w14:paraId="2729F364" w14:textId="5C3FE790" w:rsidR="00A64165" w:rsidRDefault="00A64165" w:rsidP="00155FBA">
      <w:pPr>
        <w:pStyle w:val="ListParagraph"/>
        <w:numPr>
          <w:ilvl w:val="2"/>
          <w:numId w:val="1"/>
        </w:numPr>
        <w:ind w:hanging="360"/>
      </w:pPr>
      <w:r>
        <w:t>Last, the cost of production and transport of LNS, and the feasibility of distribution via platforms such as community health workers, is related to the quantity per recipient, so SQ-LNS is a lower-cost option than MQ-LNS.</w:t>
      </w:r>
    </w:p>
    <w:p w14:paraId="7AC057CC" w14:textId="7DE0FD94" w:rsidR="00A64165" w:rsidRDefault="00A64165" w:rsidP="00A64165">
      <w:pPr>
        <w:pStyle w:val="ListParagraph"/>
      </w:pPr>
    </w:p>
    <w:p w14:paraId="3B6D0270" w14:textId="77777777" w:rsidR="002D68A5" w:rsidRDefault="002D68A5" w:rsidP="00A64165">
      <w:pPr>
        <w:pStyle w:val="ListParagraph"/>
      </w:pPr>
    </w:p>
    <w:p w14:paraId="4E603D6E" w14:textId="45F1A45E" w:rsidR="00747E58" w:rsidRPr="00C804E7" w:rsidRDefault="00747E58" w:rsidP="00061140">
      <w:pPr>
        <w:pStyle w:val="ListParagraph"/>
        <w:numPr>
          <w:ilvl w:val="0"/>
          <w:numId w:val="1"/>
        </w:numPr>
      </w:pPr>
      <w:r w:rsidRPr="00C804E7">
        <w:t>What are the benefits of using SQ-LNS?</w:t>
      </w:r>
      <w:r w:rsidR="00BB6313" w:rsidRPr="00C804E7">
        <w:t xml:space="preserve"> </w:t>
      </w:r>
    </w:p>
    <w:p w14:paraId="5BA1A5E7" w14:textId="3F43AE5E" w:rsidR="00AE5E3B" w:rsidRPr="00C804E7" w:rsidRDefault="00AE5E3B" w:rsidP="00AE5E3B">
      <w:pPr>
        <w:pStyle w:val="ListParagraph"/>
        <w:numPr>
          <w:ilvl w:val="1"/>
          <w:numId w:val="1"/>
        </w:numPr>
      </w:pPr>
      <w:r w:rsidRPr="00C804E7">
        <w:t xml:space="preserve">A recent individual participant data </w:t>
      </w:r>
      <w:r w:rsidR="00513431">
        <w:t>(IPD) meta-</w:t>
      </w:r>
      <w:r w:rsidRPr="00C804E7">
        <w:t>analysis of 14 randomized controlled trials of SQ-LNS provided to children 6-24 mo</w:t>
      </w:r>
      <w:r w:rsidR="0074454F">
        <w:t>nths</w:t>
      </w:r>
      <w:r w:rsidRPr="00C804E7">
        <w:t xml:space="preserve"> of age (n &gt; 37,000 children) </w:t>
      </w:r>
      <w:r w:rsidR="008D6EB6">
        <w:t xml:space="preserve">in low- and middle-income countries </w:t>
      </w:r>
      <w:r w:rsidRPr="00C804E7">
        <w:t>indicated beneficial effects of SQ-LNS on the prevention of stuntin</w:t>
      </w:r>
      <w:r w:rsidR="005636F7" w:rsidRPr="00C804E7">
        <w:t>g,</w:t>
      </w:r>
      <w:r w:rsidRPr="00C804E7">
        <w:t xml:space="preserve"> wasting, developmental delay</w:t>
      </w:r>
      <w:r w:rsidR="005636F7" w:rsidRPr="00C804E7">
        <w:t>,</w:t>
      </w:r>
      <w:r w:rsidRPr="00C804E7">
        <w:t xml:space="preserve"> anemia and micronutrient deficiencies</w:t>
      </w:r>
      <w:r w:rsidR="003C7A01" w:rsidRPr="00C804E7">
        <w:t xml:space="preserve"> </w:t>
      </w:r>
      <w:r w:rsidR="003C7A01" w:rsidRPr="00C804E7">
        <w:fldChar w:fldCharType="begin">
          <w:fldData xml:space="preserve">PEVuZE5vdGU+PENpdGU+PEF1dGhvcj5EZXdleTwvQXV0aG9yPjxZZWFyPjIwMjE8L1llYXI+PFJl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</w:fldData>
        </w:fldChar>
      </w:r>
      <w:r w:rsidR="003F1B7C">
        <w:instrText xml:space="preserve"> ADDIN EN.CITE </w:instrText>
      </w:r>
      <w:r w:rsidR="003F1B7C">
        <w:fldChar w:fldCharType="begin">
          <w:fldData xml:space="preserve">PEVuZE5vdGU+PENpdGU+PEF1dGhvcj5EZXdleTwvQXV0aG9yPjxZZWFyPjIwMjE8L1llYXI+PFJl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</w:fldData>
        </w:fldChar>
      </w:r>
      <w:r w:rsidR="003F1B7C">
        <w:instrText xml:space="preserve"> ADDIN EN.CITE.DATA </w:instrText>
      </w:r>
      <w:r w:rsidR="003F1B7C">
        <w:fldChar w:fldCharType="end"/>
      </w:r>
      <w:r w:rsidR="003C7A01" w:rsidRPr="00C804E7">
        <w:fldChar w:fldCharType="separate"/>
      </w:r>
      <w:r w:rsidR="003F1B7C">
        <w:rPr>
          <w:noProof/>
        </w:rPr>
        <w:t>(Dewey et al. 2021)</w:t>
      </w:r>
      <w:r w:rsidR="003C7A01" w:rsidRPr="00C804E7">
        <w:fldChar w:fldCharType="end"/>
      </w:r>
      <w:r w:rsidRPr="00C804E7">
        <w:t>.  These benefits were relatively consistent across study contexts (region, stunting</w:t>
      </w:r>
      <w:r w:rsidR="005636F7" w:rsidRPr="00C804E7">
        <w:t xml:space="preserve"> prevalence</w:t>
      </w:r>
      <w:r w:rsidRPr="00C804E7">
        <w:t>, anemia</w:t>
      </w:r>
      <w:r w:rsidR="005636F7" w:rsidRPr="00C804E7">
        <w:t xml:space="preserve"> prevalence</w:t>
      </w:r>
      <w:r w:rsidRPr="00C804E7">
        <w:t xml:space="preserve"> and malaria burden) and study design (duration of supplementation, delivery platform, etc.). </w:t>
      </w:r>
      <w:r w:rsidR="005636F7" w:rsidRPr="00C804E7">
        <w:t>Children who received SQ-LNS had a:</w:t>
      </w:r>
    </w:p>
    <w:p w14:paraId="176A49AD" w14:textId="24518551" w:rsidR="00747E58" w:rsidRPr="00D0232C" w:rsidRDefault="00747E58" w:rsidP="00155FBA">
      <w:pPr>
        <w:pStyle w:val="ListParagraph"/>
        <w:numPr>
          <w:ilvl w:val="0"/>
          <w:numId w:val="6"/>
        </w:numPr>
        <w:ind w:left="2160"/>
      </w:pPr>
      <w:r w:rsidRPr="00C804E7">
        <w:t>12-14% lower prevalence of stunting, wasting and underweight</w:t>
      </w:r>
      <w:r w:rsidR="00AE5E3B" w:rsidRPr="00C804E7">
        <w:t xml:space="preserve"> </w:t>
      </w:r>
      <w:r w:rsidR="003C7A01" w:rsidRPr="00D0232C">
        <w:fldChar w:fldCharType="begin">
          <w:fldData xml:space="preserve">PEVuZE5vdGU+PENpdGU+PEF1dGhvcj5EZXdleTwvQXV0aG9yPjxZZWFyPjIwMjE8L1llYXI+PFJl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==
</w:fldData>
        </w:fldChar>
      </w:r>
      <w:r w:rsidR="00486DD2">
        <w:instrText xml:space="preserve"> ADDIN EN.CITE </w:instrText>
      </w:r>
      <w:r w:rsidR="00486DD2">
        <w:fldChar w:fldCharType="begin">
          <w:fldData xml:space="preserve">PEVuZE5vdGU+PENpdGU+PEF1dGhvcj5EZXdleTwvQXV0aG9yPjxZZWFyPjIwMjE8L1llYXI+PFJl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==
</w:fldData>
        </w:fldChar>
      </w:r>
      <w:r w:rsidR="00486DD2">
        <w:instrText xml:space="preserve"> ADDIN EN.CITE.DATA </w:instrText>
      </w:r>
      <w:r w:rsidR="00486DD2">
        <w:fldChar w:fldCharType="end"/>
      </w:r>
      <w:r w:rsidR="003C7A01" w:rsidRPr="00D0232C">
        <w:fldChar w:fldCharType="separate"/>
      </w:r>
      <w:r w:rsidR="003F1B7C">
        <w:rPr>
          <w:noProof/>
        </w:rPr>
        <w:t>(Dewey et al. 2021)</w:t>
      </w:r>
      <w:r w:rsidR="003C7A01" w:rsidRPr="00D0232C">
        <w:fldChar w:fldCharType="end"/>
      </w:r>
      <w:r w:rsidRPr="00D0232C">
        <w:t>.</w:t>
      </w:r>
    </w:p>
    <w:p w14:paraId="2F46432F" w14:textId="31F5B057" w:rsidR="00441272" w:rsidRPr="00D0232C" w:rsidRDefault="00441272" w:rsidP="00155FBA">
      <w:pPr>
        <w:pStyle w:val="ListParagraph"/>
        <w:numPr>
          <w:ilvl w:val="0"/>
          <w:numId w:val="6"/>
        </w:numPr>
        <w:ind w:left="2160"/>
      </w:pPr>
      <w:r w:rsidRPr="00D0232C">
        <w:t xml:space="preserve">31% lower prevalence of severe wasting and 17% lower prevalence of severe stunting </w:t>
      </w:r>
      <w:r w:rsidR="00280104">
        <w:fldChar w:fldCharType="begin">
          <w:fldData xml:space="preserve">PEVuZE5vdGU+PENpdGU+PEF1dGhvcj5EZXdleTwvQXV0aG9yPjxZZWFyPjIwMjI8L1llYXI+PFJl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</w:fldData>
        </w:fldChar>
      </w:r>
      <w:r w:rsidR="00367A38">
        <w:instrText xml:space="preserve"> ADDIN EN.CITE </w:instrText>
      </w:r>
      <w:r w:rsidR="00367A38">
        <w:fldChar w:fldCharType="begin">
          <w:fldData xml:space="preserve">PEVuZE5vdGU+PENpdGU+PEF1dGhvcj5EZXdleTwvQXV0aG9yPjxZZWFyPjIwMjI8L1llYXI+PFJl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</w:fldData>
        </w:fldChar>
      </w:r>
      <w:r w:rsidR="00367A38">
        <w:instrText xml:space="preserve"> ADDIN EN.CITE.DATA </w:instrText>
      </w:r>
      <w:r w:rsidR="00367A38">
        <w:fldChar w:fldCharType="end"/>
      </w:r>
      <w:r w:rsidR="00280104">
        <w:fldChar w:fldCharType="separate"/>
      </w:r>
      <w:r w:rsidR="00280104">
        <w:rPr>
          <w:noProof/>
        </w:rPr>
        <w:t>(Dewey et al. 2022)</w:t>
      </w:r>
      <w:r w:rsidR="00280104">
        <w:fldChar w:fldCharType="end"/>
      </w:r>
    </w:p>
    <w:p w14:paraId="33FD7BD6" w14:textId="13B0A976" w:rsidR="00747E58" w:rsidRPr="00C804E7" w:rsidRDefault="005636F7" w:rsidP="00155FBA">
      <w:pPr>
        <w:pStyle w:val="ListParagraph"/>
        <w:numPr>
          <w:ilvl w:val="0"/>
          <w:numId w:val="6"/>
        </w:numPr>
        <w:ind w:left="2160"/>
      </w:pPr>
      <w:r w:rsidRPr="00C804E7">
        <w:t xml:space="preserve">16% lower prevalence of anemia, 56% lower prevalence of iron deficiency, and 64% lower prevalence of iron-deficiency anemia </w:t>
      </w:r>
      <w:r w:rsidR="003C7A01" w:rsidRPr="00C804E7">
        <w:fldChar w:fldCharType="begin">
          <w:fldData xml:space="preserve">PEVuZE5vdGU+PENpdGU+PEF1dGhvcj5XZXNzZWxsczwvQXV0aG9yPjxZZWFyPjIwMjE8L1llYXI+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</w:fldData>
        </w:fldChar>
      </w:r>
      <w:r w:rsidR="00486DD2">
        <w:instrText xml:space="preserve"> ADDIN EN.CITE </w:instrText>
      </w:r>
      <w:r w:rsidR="00486DD2">
        <w:fldChar w:fldCharType="begin">
          <w:fldData xml:space="preserve">PEVuZE5vdGU+PENpdGU+PEF1dGhvcj5XZXNzZWxsczwvQXV0aG9yPjxZZWFyPjIwMjE8L1llYXI+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</w:fldData>
        </w:fldChar>
      </w:r>
      <w:r w:rsidR="00486DD2">
        <w:instrText xml:space="preserve"> ADDIN EN.CITE.DATA </w:instrText>
      </w:r>
      <w:r w:rsidR="00486DD2">
        <w:fldChar w:fldCharType="end"/>
      </w:r>
      <w:r w:rsidR="003C7A01" w:rsidRPr="00C804E7">
        <w:fldChar w:fldCharType="separate"/>
      </w:r>
      <w:r w:rsidR="003F1B7C">
        <w:rPr>
          <w:noProof/>
        </w:rPr>
        <w:t>(Wessells et al. 2021)</w:t>
      </w:r>
      <w:r w:rsidR="003C7A01" w:rsidRPr="00C804E7">
        <w:fldChar w:fldCharType="end"/>
      </w:r>
      <w:r w:rsidR="00747E58" w:rsidRPr="00C804E7">
        <w:t>.</w:t>
      </w:r>
    </w:p>
    <w:p w14:paraId="18A7F51C" w14:textId="68CD43BF" w:rsidR="00747E58" w:rsidRPr="00C804E7" w:rsidRDefault="00EE31F0" w:rsidP="00155FBA">
      <w:pPr>
        <w:pStyle w:val="ListParagraph"/>
        <w:numPr>
          <w:ilvl w:val="0"/>
          <w:numId w:val="6"/>
        </w:numPr>
        <w:ind w:left="2160"/>
      </w:pPr>
      <w:r w:rsidRPr="00C804E7">
        <w:t xml:space="preserve">16-19% </w:t>
      </w:r>
      <w:r w:rsidR="005636F7" w:rsidRPr="00C804E7">
        <w:t>lower likelihood of scoring</w:t>
      </w:r>
      <w:r w:rsidRPr="00C804E7">
        <w:t xml:space="preserve"> in the lowest decile for language, socio-emotional, and motor development</w:t>
      </w:r>
      <w:r w:rsidR="00AE5E3B" w:rsidRPr="00C804E7">
        <w:t xml:space="preserve"> </w:t>
      </w:r>
      <w:r w:rsidR="003C7A01" w:rsidRPr="00C804E7">
        <w:fldChar w:fldCharType="begin">
          <w:fldData xml:space="preserve">PEVuZE5vdGU+PENpdGU+PEF1dGhvcj5QcmFkbzwvQXV0aG9yPjxZZWFyPjIwMjE8L1llYXI+PFJl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=
</w:fldData>
        </w:fldChar>
      </w:r>
      <w:r w:rsidR="00486DD2">
        <w:instrText xml:space="preserve"> ADDIN EN.CITE </w:instrText>
      </w:r>
      <w:r w:rsidR="00486DD2">
        <w:fldChar w:fldCharType="begin">
          <w:fldData xml:space="preserve">PEVuZE5vdGU+PENpdGU+PEF1dGhvcj5QcmFkbzwvQXV0aG9yPjxZZWFyPjIwMjE8L1llYXI+PFJl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=
</w:fldData>
        </w:fldChar>
      </w:r>
      <w:r w:rsidR="00486DD2">
        <w:instrText xml:space="preserve"> ADDIN EN.CITE.DATA </w:instrText>
      </w:r>
      <w:r w:rsidR="00486DD2">
        <w:fldChar w:fldCharType="end"/>
      </w:r>
      <w:r w:rsidR="003C7A01" w:rsidRPr="00C804E7">
        <w:fldChar w:fldCharType="separate"/>
      </w:r>
      <w:r w:rsidR="003F1B7C">
        <w:rPr>
          <w:noProof/>
        </w:rPr>
        <w:t>(Prado et al. 2021)</w:t>
      </w:r>
      <w:r w:rsidR="003C7A01" w:rsidRPr="00C804E7">
        <w:fldChar w:fldCharType="end"/>
      </w:r>
      <w:r w:rsidRPr="00C804E7">
        <w:t>.</w:t>
      </w:r>
    </w:p>
    <w:p w14:paraId="62D6D2CD" w14:textId="4A4C4CB6" w:rsidR="00F33800" w:rsidRDefault="00015ED1" w:rsidP="00AE5E3B">
      <w:pPr>
        <w:pStyle w:val="ListParagraph"/>
        <w:numPr>
          <w:ilvl w:val="0"/>
          <w:numId w:val="6"/>
        </w:numPr>
        <w:ind w:left="1440"/>
      </w:pPr>
      <w:r w:rsidRPr="00C804E7">
        <w:lastRenderedPageBreak/>
        <w:t xml:space="preserve">Evidence from a meta-analysis also suggests </w:t>
      </w:r>
      <w:r w:rsidR="0090446F" w:rsidRPr="00C804E7">
        <w:t>that LNS (</w:t>
      </w:r>
      <w:r w:rsidRPr="00C804E7">
        <w:t xml:space="preserve">SQ- and MQ-LNS </w:t>
      </w:r>
      <w:r w:rsidR="0090446F" w:rsidRPr="00C804E7">
        <w:t xml:space="preserve">trials combined) </w:t>
      </w:r>
      <w:r w:rsidRPr="00C804E7">
        <w:t xml:space="preserve">can reduce child mortality by ~27% between 6 </w:t>
      </w:r>
      <w:r w:rsidR="0090446F" w:rsidRPr="00C804E7">
        <w:t>and</w:t>
      </w:r>
      <w:r w:rsidRPr="00C804E7">
        <w:t xml:space="preserve"> 24 months of age </w:t>
      </w:r>
      <w:r w:rsidR="003C7A01" w:rsidRPr="00C804E7">
        <w:fldChar w:fldCharType="begin">
          <w:fldData xml:space="preserve">PEVuZE5vdGU+PENpdGU+PEF1dGhvcj5TdGV3YXJ0PC9BdXRob3I+PFllYXI+MjAyMDwvWWVhcj48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</w:fldData>
        </w:fldChar>
      </w:r>
      <w:r w:rsidR="00486DD2">
        <w:instrText xml:space="preserve"> ADDIN EN.CITE </w:instrText>
      </w:r>
      <w:r w:rsidR="00486DD2">
        <w:fldChar w:fldCharType="begin">
          <w:fldData xml:space="preserve">PEVuZE5vdGU+PENpdGU+PEF1dGhvcj5TdGV3YXJ0PC9BdXRob3I+PFllYXI+MjAyMDwvWWVhcj48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</w:fldData>
        </w:fldChar>
      </w:r>
      <w:r w:rsidR="00486DD2">
        <w:instrText xml:space="preserve"> ADDIN EN.CITE.DATA </w:instrText>
      </w:r>
      <w:r w:rsidR="00486DD2">
        <w:fldChar w:fldCharType="end"/>
      </w:r>
      <w:r w:rsidR="003C7A01" w:rsidRPr="00C804E7">
        <w:fldChar w:fldCharType="separate"/>
      </w:r>
      <w:r w:rsidR="003F1B7C">
        <w:rPr>
          <w:noProof/>
        </w:rPr>
        <w:t>(Stewart et al. 2020)</w:t>
      </w:r>
      <w:r w:rsidR="003C7A01" w:rsidRPr="00C804E7">
        <w:fldChar w:fldCharType="end"/>
      </w:r>
      <w:r w:rsidRPr="00C804E7">
        <w:t>.</w:t>
      </w:r>
    </w:p>
    <w:p w14:paraId="6C27D175" w14:textId="5999AFFF" w:rsidR="008D6EB6" w:rsidRPr="00C804E7" w:rsidRDefault="008D6EB6" w:rsidP="00AE5E3B">
      <w:pPr>
        <w:pStyle w:val="ListParagraph"/>
        <w:numPr>
          <w:ilvl w:val="0"/>
          <w:numId w:val="6"/>
        </w:numPr>
        <w:ind w:left="1440"/>
      </w:pPr>
      <w:r>
        <w:t xml:space="preserve">The </w:t>
      </w:r>
      <w:r w:rsidR="00CB3910">
        <w:t xml:space="preserve">14 </w:t>
      </w:r>
      <w:r>
        <w:t>randomized controlled trials</w:t>
      </w:r>
      <w:r w:rsidR="00752893">
        <w:t xml:space="preserve"> included in the </w:t>
      </w:r>
      <w:r w:rsidR="00513431">
        <w:t xml:space="preserve">IPD </w:t>
      </w:r>
      <w:r w:rsidR="00752893">
        <w:t>meta-analysis of SQ-LNS were</w:t>
      </w:r>
      <w:r>
        <w:t xml:space="preserve"> conducted in 9 different countries in Asia, sub-Saharan Africa and Latin American &amp; the Caribbean, </w:t>
      </w:r>
      <w:r w:rsidR="00752893">
        <w:t xml:space="preserve">and </w:t>
      </w:r>
      <w:r>
        <w:t>were c</w:t>
      </w:r>
      <w:r w:rsidR="00CB3910">
        <w:t>ompleted</w:t>
      </w:r>
      <w:r>
        <w:t xml:space="preserve"> between 2007 and 20</w:t>
      </w:r>
      <w:r w:rsidR="00CB3910">
        <w:t>19</w:t>
      </w:r>
      <w:r>
        <w:t xml:space="preserve">. </w:t>
      </w:r>
      <w:r w:rsidR="00CB3910">
        <w:t>N</w:t>
      </w:r>
      <w:r w:rsidR="00752893" w:rsidRPr="00752893">
        <w:t>one of the</w:t>
      </w:r>
      <w:r w:rsidR="00CB3910">
        <w:t>se</w:t>
      </w:r>
      <w:r w:rsidR="00752893" w:rsidRPr="00752893">
        <w:t xml:space="preserve"> 14 trials was funded by </w:t>
      </w:r>
      <w:r w:rsidR="00CB3910">
        <w:t>industry</w:t>
      </w:r>
      <w:r w:rsidR="00027227">
        <w:t xml:space="preserve"> </w:t>
      </w:r>
      <w:r w:rsidR="00027227">
        <w:fldChar w:fldCharType="begin">
          <w:fldData xml:space="preserve">PEVuZE5vdGU+PENpdGU+PEF1dGhvcj5EZXdleTwvQXV0aG9yPjxZZWFyPjIwMjE8L1llYXI+PFJl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</w:fldData>
        </w:fldChar>
      </w:r>
      <w:r w:rsidR="00C56123">
        <w:instrText xml:space="preserve"> ADDIN EN.CITE </w:instrText>
      </w:r>
      <w:r w:rsidR="00C56123">
        <w:fldChar w:fldCharType="begin">
          <w:fldData xml:space="preserve">PEVuZE5vdGU+PENpdGU+PEF1dGhvcj5EZXdleTwvQXV0aG9yPjxZZWFyPjIwMjE8L1llYXI+PFJl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</w:fldData>
        </w:fldChar>
      </w:r>
      <w:r w:rsidR="00C56123">
        <w:instrText xml:space="preserve"> ADDIN EN.CITE.DATA </w:instrText>
      </w:r>
      <w:r w:rsidR="00C56123">
        <w:fldChar w:fldCharType="end"/>
      </w:r>
      <w:r w:rsidR="00027227">
        <w:fldChar w:fldCharType="separate"/>
      </w:r>
      <w:r w:rsidR="00027227">
        <w:rPr>
          <w:noProof/>
        </w:rPr>
        <w:t>(Dewey et al. 2021)</w:t>
      </w:r>
      <w:r w:rsidR="00027227">
        <w:fldChar w:fldCharType="end"/>
      </w:r>
      <w:r w:rsidR="001E2BD1">
        <w:t xml:space="preserve">, </w:t>
      </w:r>
      <w:r w:rsidR="001E2BD1" w:rsidRPr="00752893">
        <w:t>and only one of them</w:t>
      </w:r>
      <w:r w:rsidR="001E2BD1">
        <w:t xml:space="preserve"> </w:t>
      </w:r>
      <w:r w:rsidR="001E2BD1" w:rsidRPr="00752893">
        <w:t>received “in-kind” support</w:t>
      </w:r>
      <w:r w:rsidR="001E2BD1">
        <w:t xml:space="preserve"> in the form of donated SQ-LNS from a company</w:t>
      </w:r>
      <w:r w:rsidR="00752893" w:rsidRPr="00752893">
        <w:t>.</w:t>
      </w:r>
    </w:p>
    <w:p w14:paraId="03AB75CE" w14:textId="77777777" w:rsidR="00A9222F" w:rsidRDefault="00A9222F" w:rsidP="00A9222F"/>
    <w:p w14:paraId="6F51A017" w14:textId="52ABC48B" w:rsidR="00DB2B85" w:rsidRPr="00C804E7" w:rsidRDefault="00DB2B85" w:rsidP="00DB2B85">
      <w:pPr>
        <w:pStyle w:val="ListParagraph"/>
        <w:numPr>
          <w:ilvl w:val="0"/>
          <w:numId w:val="1"/>
        </w:numPr>
      </w:pPr>
      <w:r w:rsidRPr="00C804E7">
        <w:t xml:space="preserve">How do the effects of SQ-LNS </w:t>
      </w:r>
      <w:r w:rsidR="00355684" w:rsidRPr="00C804E7">
        <w:t>on child growth, develop</w:t>
      </w:r>
      <w:r w:rsidR="00D74CFF" w:rsidRPr="00C804E7">
        <w:t>ment</w:t>
      </w:r>
      <w:r w:rsidR="00355684" w:rsidRPr="00C804E7">
        <w:t xml:space="preserve">, anemia and micronutrient status and mortality </w:t>
      </w:r>
      <w:r w:rsidRPr="00C804E7">
        <w:t>compare to those of other interventions for this age group?</w:t>
      </w:r>
    </w:p>
    <w:p w14:paraId="2CFC4858" w14:textId="1DA2FE5D" w:rsidR="00421882" w:rsidRDefault="00421882" w:rsidP="00421882">
      <w:pPr>
        <w:pStyle w:val="ListParagraph"/>
        <w:numPr>
          <w:ilvl w:val="1"/>
          <w:numId w:val="1"/>
        </w:numPr>
      </w:pPr>
      <w:r w:rsidRPr="00C804E7">
        <w:t>MNPs reduce the prevalence of anemia, iron deficiency an</w:t>
      </w:r>
      <w:r>
        <w:t xml:space="preserve">d iron deficiency anemia, with effects similar in magnitude to those observed with SQ-LNS (16-18% relative reduction in anemia; 50-56% relative reduction in iron deficiency; 55-64% relative reduction in iron deficiency anemia) </w:t>
      </w:r>
      <w:r>
        <w:fldChar w:fldCharType="begin">
          <w:fldData xml:space="preserve">PEVuZE5vdGU+PENpdGU+PEF1dGhvcj5TdWNoZGV2PC9BdXRob3I+PFllYXI+MjAyMDwvWWVhcj48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</w:fldData>
        </w:fldChar>
      </w:r>
      <w:r w:rsidR="003F1B7C">
        <w:instrText xml:space="preserve"> ADDIN EN.CITE </w:instrText>
      </w:r>
      <w:r w:rsidR="003F1B7C">
        <w:fldChar w:fldCharType="begin">
          <w:fldData xml:space="preserve">PEVuZE5vdGU+PENpdGU+PEF1dGhvcj5TdWNoZGV2PC9BdXRob3I+PFllYXI+MjAyMDwvWWVhcj48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</w:fldData>
        </w:fldChar>
      </w:r>
      <w:r w:rsidR="003F1B7C">
        <w:instrText xml:space="preserve"> ADDIN EN.CITE.DATA </w:instrText>
      </w:r>
      <w:r w:rsidR="003F1B7C">
        <w:fldChar w:fldCharType="end"/>
      </w:r>
      <w:r>
        <w:fldChar w:fldCharType="separate"/>
      </w:r>
      <w:r w:rsidR="003F1B7C">
        <w:rPr>
          <w:noProof/>
        </w:rPr>
        <w:t>(Suchdev et al. 2020, Tam et al. 2020)</w:t>
      </w:r>
      <w:r>
        <w:fldChar w:fldCharType="end"/>
      </w:r>
      <w:r>
        <w:t>.  However, beneficial effects of MNPs on growth, development and mortality have not been reported in meta-analyses.</w:t>
      </w:r>
    </w:p>
    <w:p w14:paraId="68054EBC" w14:textId="5CD96453" w:rsidR="00DB2B85" w:rsidRPr="00C804E7" w:rsidRDefault="00DB2B85" w:rsidP="00BA581F">
      <w:pPr>
        <w:pStyle w:val="ListParagraph"/>
        <w:numPr>
          <w:ilvl w:val="1"/>
          <w:numId w:val="1"/>
        </w:numPr>
      </w:pPr>
      <w:r w:rsidRPr="00C804E7">
        <w:t xml:space="preserve">Educational interventions </w:t>
      </w:r>
      <w:r w:rsidR="00BA581F" w:rsidRPr="00C804E7">
        <w:t xml:space="preserve">(e.g., social and behavior change communication (SBCC) for infant and young child feeding (IYCF)) </w:t>
      </w:r>
      <w:r w:rsidRPr="00C804E7">
        <w:t xml:space="preserve">alone can improve IYCF practices, but there is insufficient evidence of effects on growth, development, anemia, or micronutrient status </w:t>
      </w:r>
      <w:r w:rsidR="0076235A" w:rsidRPr="00C804E7">
        <w:fldChar w:fldCharType="begin"/>
      </w:r>
      <w:r w:rsidR="003F1B7C">
        <w:instrText xml:space="preserve"> ADDIN EN.CITE &lt;EndNote&gt;&lt;Cite&gt;&lt;Author&gt;Arikpo&lt;/Author&gt;&lt;Year&gt;2018&lt;/Year&gt;&lt;RecNum&gt;27565&lt;/RecNum&gt;&lt;DisplayText&gt;(Arikpo et al. 2018)&lt;/DisplayText&gt;&lt;record&gt;&lt;rec-number&gt;27565&lt;/rec-number&gt;&lt;foreign-keys&gt;&lt;key app="EN" db-id="rx0z5wt9dzttzeevv5n5tw2bs5dxvwazpdxz" timestamp="1594504995"&gt;27565&lt;/key&gt;&lt;/foreign-keys&gt;&lt;ref-type name="Journal Article"&gt;17&lt;/ref-type&gt;&lt;contributors&gt;&lt;authors&gt;&lt;author&gt;Arikpo, D.&lt;/author&gt;&lt;author&gt;Edet, E. S.&lt;/author&gt;&lt;author&gt;Chibuzor, M. T.&lt;/author&gt;&lt;author&gt;Odey, F.&lt;/author&gt;&lt;author&gt;Caldwell, D. M.&lt;/author&gt;&lt;/authors&gt;&lt;/contributors&gt;&lt;auth-address&gt;Cochrane Nigeria, Institute of Tropical Diseases Research and Prevention, University of Calabar Teaching Hospital, Calabar, Cross River State, Nigeria, 540261.&lt;/auth-address&gt;&lt;titles&gt;&lt;title&gt;Educational interventions for improving primary caregiver complementary feeding practices for children aged 24 months and under&lt;/title&gt;&lt;secondary-title&gt;Cochrane Database Syst Rev&lt;/secondary-title&gt;&lt;/titles&gt;&lt;periodical&gt;&lt;full-title&gt;Cochrane Database Syst Rev&lt;/full-title&gt;&lt;abbr-1&gt;Cochrane database of systematic reviews (Online)&lt;/abbr-1&gt;&lt;/periodical&gt;&lt;pages&gt;CD011768&lt;/pages&gt;&lt;volume&gt;5&lt;/volume&gt;&lt;edition&gt;2018/05/19&lt;/edition&gt;&lt;keywords&gt;&lt;keyword&gt;Breast Feeding/statistics &amp;amp; numerical data&lt;/keyword&gt;&lt;keyword&gt;Caregivers/*education&lt;/keyword&gt;&lt;keyword&gt;Child Development&lt;/keyword&gt;&lt;keyword&gt;Food&lt;/keyword&gt;&lt;keyword&gt;Humans&lt;/keyword&gt;&lt;keyword&gt;Infant&lt;/keyword&gt;&lt;keyword&gt;*Infant Nutritional Physiological Phenomena&lt;/keyword&gt;&lt;keyword&gt;Infant, Newborn&lt;/keyword&gt;&lt;keyword&gt;Randomized Controlled Trials as Topic&lt;/keyword&gt;&lt;keyword&gt;Weaning&lt;/keyword&gt;&lt;/keywords&gt;&lt;dates&gt;&lt;year&gt;2018&lt;/year&gt;&lt;pub-dates&gt;&lt;date&gt;May 18&lt;/date&gt;&lt;/pub-dates&gt;&lt;/dates&gt;&lt;isbn&gt;1469-493X (Electronic)&amp;#xD;1361-6137 (Linking)&lt;/isbn&gt;&lt;accession-num&gt;29775501&lt;/accession-num&gt;&lt;urls&gt;&lt;related-urls&gt;&lt;url&gt;https://www.ncbi.nlm.nih.gov/pubmed/29775501&lt;/url&gt;&lt;/related-urls&gt;&lt;/urls&gt;&lt;custom2&gt;PMC6494551&lt;/custom2&gt;&lt;electronic-resource-num&gt;10.1002/14651858.CD011768.pub2&lt;/electronic-resource-num&gt;&lt;/record&gt;&lt;/Cite&gt;&lt;/EndNote&gt;</w:instrText>
      </w:r>
      <w:r w:rsidR="0076235A" w:rsidRPr="00C804E7">
        <w:fldChar w:fldCharType="separate"/>
      </w:r>
      <w:r w:rsidR="003F1B7C">
        <w:rPr>
          <w:noProof/>
        </w:rPr>
        <w:t>(Arikpo et al. 2018)</w:t>
      </w:r>
      <w:r w:rsidR="0076235A" w:rsidRPr="00C804E7">
        <w:fldChar w:fldCharType="end"/>
      </w:r>
      <w:r w:rsidRPr="00C804E7">
        <w:t xml:space="preserve"> &amp; no meta-analyses have reported mortality effects</w:t>
      </w:r>
      <w:r w:rsidR="00D858F7" w:rsidRPr="00C804E7">
        <w:t>.</w:t>
      </w:r>
    </w:p>
    <w:p w14:paraId="444E8EEB" w14:textId="636A220F" w:rsidR="00D858F7" w:rsidRPr="00C804E7" w:rsidRDefault="00D858F7" w:rsidP="00D858F7">
      <w:pPr>
        <w:pStyle w:val="ListParagraph"/>
        <w:numPr>
          <w:ilvl w:val="1"/>
          <w:numId w:val="1"/>
        </w:numPr>
      </w:pPr>
      <w:r w:rsidRPr="00C804E7">
        <w:t>In the 14 trials included in the SQ-LNS meta-analyses (see FAQ #</w:t>
      </w:r>
      <w:r w:rsidR="00D21114">
        <w:t>5</w:t>
      </w:r>
      <w:r w:rsidRPr="00C804E7">
        <w:t>), SQ-LNS distribution was always accompanied by messages to reinforce recommended IYCF practices.  Seven trials provided minimal SBCC on IYCF other than reinforcing the normal IYCF messages already promoted in that setting, and seven trials provided expanded SBCC on IYCF that went beyond the usual messaging, either in just the SQ-LNS intervention arms (4 trials) or in all arms including the non-SQ-LNS control arm (3 trials).  Effects of SQ-LNS on stunting, wasting and anemia were evident irrespective of the degree of IYCF messaging provided</w:t>
      </w:r>
      <w:r w:rsidR="0076235A" w:rsidRPr="00C804E7">
        <w:t xml:space="preserve"> </w:t>
      </w:r>
      <w:r w:rsidR="0076235A" w:rsidRPr="00C804E7">
        <w:fldChar w:fldCharType="begin">
          <w:fldData xml:space="preserve">PEVuZE5vdGU+PENpdGU+PEF1dGhvcj5EZXdleTwvQXV0aG9yPjxZZWFyPjIwMjE8L1llYXI+PFJl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</w:fldData>
        </w:fldChar>
      </w:r>
      <w:r w:rsidR="003F1B7C">
        <w:instrText xml:space="preserve"> ADDIN EN.CITE </w:instrText>
      </w:r>
      <w:r w:rsidR="003F1B7C">
        <w:fldChar w:fldCharType="begin">
          <w:fldData xml:space="preserve">PEVuZE5vdGU+PENpdGU+PEF1dGhvcj5EZXdleTwvQXV0aG9yPjxZZWFyPjIwMjE8L1llYXI+PFJl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</w:fldData>
        </w:fldChar>
      </w:r>
      <w:r w:rsidR="003F1B7C">
        <w:instrText xml:space="preserve"> ADDIN EN.CITE.DATA </w:instrText>
      </w:r>
      <w:r w:rsidR="003F1B7C">
        <w:fldChar w:fldCharType="end"/>
      </w:r>
      <w:r w:rsidR="0076235A" w:rsidRPr="00C804E7">
        <w:fldChar w:fldCharType="separate"/>
      </w:r>
      <w:r w:rsidR="003F1B7C">
        <w:rPr>
          <w:noProof/>
        </w:rPr>
        <w:t>(Dewey et al. 2021)</w:t>
      </w:r>
      <w:r w:rsidR="0076235A" w:rsidRPr="00C804E7">
        <w:fldChar w:fldCharType="end"/>
      </w:r>
      <w:r w:rsidRPr="00C804E7">
        <w:t>.</w:t>
      </w:r>
    </w:p>
    <w:p w14:paraId="760BA719" w14:textId="77777777" w:rsidR="002830E1" w:rsidRDefault="00D858F7" w:rsidP="00D858F7">
      <w:pPr>
        <w:pStyle w:val="ListParagraph"/>
        <w:numPr>
          <w:ilvl w:val="1"/>
          <w:numId w:val="1"/>
        </w:numPr>
      </w:pPr>
      <w:r w:rsidRPr="00C804E7">
        <w:t>In the</w:t>
      </w:r>
      <w:r w:rsidR="00B15E77" w:rsidRPr="00C804E7">
        <w:t xml:space="preserve"> three randomized controlled trials </w:t>
      </w:r>
      <w:r w:rsidRPr="00C804E7">
        <w:t>that</w:t>
      </w:r>
      <w:r w:rsidR="00DB2B85" w:rsidRPr="00C804E7">
        <w:t xml:space="preserve"> directly compared SQ-LNS + enhanced IYCF education with an enhanced IYCF education comparison arm</w:t>
      </w:r>
      <w:r w:rsidRPr="00C804E7">
        <w:t>, two (in Bangladesh and Mali) found that the addition of SQ-LNS improved growth, hemoglobin and motor development</w:t>
      </w:r>
      <w:r w:rsidR="0076235A" w:rsidRPr="00C804E7">
        <w:t xml:space="preserve"> </w:t>
      </w:r>
      <w:r w:rsidR="0076235A" w:rsidRPr="00C804E7">
        <w:fldChar w:fldCharType="begin">
          <w:fldData xml:space="preserve">PEVuZE5vdGU+PENpdGU+PEF1dGhvcj5EZXdleTwvQXV0aG9yPjxZZWFyPjIwMjE8L1llYXI+PFJl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</w:fldData>
        </w:fldChar>
      </w:r>
      <w:r w:rsidR="003F1B7C">
        <w:instrText xml:space="preserve"> ADDIN EN.CITE </w:instrText>
      </w:r>
      <w:r w:rsidR="003F1B7C">
        <w:fldChar w:fldCharType="begin">
          <w:fldData xml:space="preserve">PEVuZE5vdGU+PENpdGU+PEF1dGhvcj5EZXdleTwvQXV0aG9yPjxZZWFyPjIwMjE8L1llYXI+PFJl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</w:fldData>
        </w:fldChar>
      </w:r>
      <w:r w:rsidR="003F1B7C">
        <w:instrText xml:space="preserve"> ADDIN EN.CITE.DATA </w:instrText>
      </w:r>
      <w:r w:rsidR="003F1B7C">
        <w:fldChar w:fldCharType="end"/>
      </w:r>
      <w:r w:rsidR="0076235A" w:rsidRPr="00C804E7">
        <w:fldChar w:fldCharType="separate"/>
      </w:r>
      <w:r w:rsidR="003F1B7C">
        <w:rPr>
          <w:noProof/>
        </w:rPr>
        <w:t>(Dewey et al. 2021)</w:t>
      </w:r>
      <w:r w:rsidR="0076235A" w:rsidRPr="00C804E7">
        <w:fldChar w:fldCharType="end"/>
      </w:r>
      <w:r w:rsidRPr="00C804E7">
        <w:t>.</w:t>
      </w:r>
    </w:p>
    <w:p w14:paraId="2EAA7B88" w14:textId="23078C71" w:rsidR="00DB2B85" w:rsidRPr="00C804E7" w:rsidRDefault="002830E1" w:rsidP="00D858F7">
      <w:pPr>
        <w:pStyle w:val="ListParagraph"/>
        <w:numPr>
          <w:ilvl w:val="1"/>
          <w:numId w:val="1"/>
        </w:numPr>
      </w:pPr>
      <w:r>
        <w:t>T</w:t>
      </w:r>
      <w:r w:rsidRPr="002830E1">
        <w:t xml:space="preserve">here is very little evidence from randomized trials of the impact of providing unfortified </w:t>
      </w:r>
      <w:r>
        <w:t xml:space="preserve">but nutrient-rich </w:t>
      </w:r>
      <w:r w:rsidRPr="002830E1">
        <w:t>complementary food</w:t>
      </w:r>
      <w:r>
        <w:t>s. I</w:t>
      </w:r>
      <w:r w:rsidRPr="002830E1">
        <w:t xml:space="preserve">n a recent review of provision of complementary foods </w:t>
      </w:r>
      <w:r w:rsidR="00027227">
        <w:fldChar w:fldCharType="begin">
          <w:fldData xml:space="preserve">PEVuZE5vdGU+PENpdGU+PEF1dGhvcj5Ub25nPC9BdXRob3I+PFllYXI+MjAyMjwvWWVhcj48UmVj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==
</w:fldData>
        </w:fldChar>
      </w:r>
      <w:r w:rsidR="00027227">
        <w:instrText xml:space="preserve"> ADDIN EN.CITE </w:instrText>
      </w:r>
      <w:r w:rsidR="00027227">
        <w:fldChar w:fldCharType="begin">
          <w:fldData xml:space="preserve">PEVuZE5vdGU+PENpdGU+PEF1dGhvcj5Ub25nPC9BdXRob3I+PFllYXI+MjAyMjwvWWVhcj48UmVj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==
</w:fldData>
        </w:fldChar>
      </w:r>
      <w:r w:rsidR="00027227">
        <w:instrText xml:space="preserve"> ADDIN EN.CITE.DATA </w:instrText>
      </w:r>
      <w:r w:rsidR="00027227">
        <w:fldChar w:fldCharType="end"/>
      </w:r>
      <w:r w:rsidR="00027227">
        <w:fldChar w:fldCharType="separate"/>
      </w:r>
      <w:r w:rsidR="00027227">
        <w:rPr>
          <w:noProof/>
        </w:rPr>
        <w:t>(Tong et al. 2022)</w:t>
      </w:r>
      <w:r w:rsidR="00027227">
        <w:fldChar w:fldCharType="end"/>
      </w:r>
      <w:r w:rsidRPr="002830E1">
        <w:t>, only 3 studies were cited in the category of “local foods”, which varied widely in the type of food offered (caterpillar cereal, egg, or dry milk + cooking oil) and impact on growth, with no significant effects overall.</w:t>
      </w:r>
      <w:r w:rsidR="00DB2B85" w:rsidRPr="00C804E7">
        <w:t xml:space="preserve"> </w:t>
      </w:r>
    </w:p>
    <w:p w14:paraId="6FA67B25" w14:textId="54A588BF" w:rsidR="00B505E3" w:rsidRPr="00B506BB" w:rsidRDefault="00B506BB" w:rsidP="00C7059B">
      <w:pPr>
        <w:pStyle w:val="ListParagraph"/>
        <w:numPr>
          <w:ilvl w:val="1"/>
          <w:numId w:val="1"/>
        </w:numPr>
      </w:pPr>
      <w:r w:rsidRPr="00B506BB">
        <w:rPr>
          <w:shd w:val="clear" w:color="auto" w:fill="FFFFFF"/>
        </w:rPr>
        <w:t>Caregiving interventions that promote responsive care and early learning opportunities have larger effects on cognitive, language, motor, and social-emotional development</w:t>
      </w:r>
      <w:r w:rsidR="00407AFB">
        <w:rPr>
          <w:shd w:val="clear" w:color="auto" w:fill="FFFFFF"/>
        </w:rPr>
        <w:t xml:space="preserve"> </w:t>
      </w:r>
      <w:r w:rsidRPr="00B506BB">
        <w:rPr>
          <w:shd w:val="clear" w:color="auto" w:fill="FFFFFF"/>
        </w:rPr>
        <w:t xml:space="preserve"> </w:t>
      </w:r>
      <w:r>
        <w:rPr>
          <w:shd w:val="clear" w:color="auto" w:fill="FFFFFF"/>
        </w:rPr>
        <w:fldChar w:fldCharType="begin"/>
      </w:r>
      <w:r w:rsidR="003F1B7C">
        <w:rPr>
          <w:shd w:val="clear" w:color="auto" w:fill="FFFFFF"/>
        </w:rPr>
        <w:instrText xml:space="preserve"> ADDIN EN.CITE &lt;EndNote&gt;&lt;Cite&gt;&lt;Author&gt;Jeong&lt;/Author&gt;&lt;Year&gt;2021&lt;/Year&gt;&lt;RecNum&gt;28421&lt;/RecNum&gt;&lt;DisplayText&gt;(Jeong et al. 2021)&lt;/DisplayText&gt;&lt;record&gt;&lt;rec-number&gt;28421&lt;/rec-number&gt;&lt;foreign-keys&gt;&lt;key app="EN" db-id="rx0z5wt9dzttzeevv5n5tw2bs5dxvwazpdxz" timestamp="1649101168"&gt;28421&lt;/key&gt;&lt;/foreign-keys&gt;&lt;ref-type name="Journal Article"&gt;17&lt;/ref-type&gt;&lt;contributors&gt;&lt;authors&gt;&lt;author&gt;Jeong, J.&lt;/author&gt;&lt;author&gt;Franchett, E. E.&lt;/author&gt;&lt;author&gt;Ramos de Oliveira, C. V.&lt;/author&gt;&lt;author&gt;Rehmani, K.&lt;/author&gt;&lt;author&gt;Yousafzai, A. K.&lt;/author&gt;&lt;/authors&gt;&lt;/contributors&gt;&lt;auth-address&gt;Department of Global Health and Population, Harvard T.H. Chan School of Public Health, Boston, Massachusetts, United States of America.&lt;/auth-address&gt;&lt;titles&gt;&lt;title&gt;Parenting interventions to promote early child development in the first three years of life: A global systematic review and meta-analysis&lt;/title&gt;&lt;secondary-title&gt;PLoS Med&lt;/secondary-title&gt;&lt;/titles&gt;&lt;periodical&gt;&lt;full-title&gt;PLoS Med&lt;/full-title&gt;&lt;/periodical&gt;&lt;pages&gt;e1003602&lt;/pages&gt;&lt;volume&gt;18&lt;/volume&gt;&lt;number&gt;5&lt;/number&gt;&lt;edition&gt;2021/05/11&lt;/edition&gt;&lt;keywords&gt;&lt;keyword&gt;*Child Development&lt;/keyword&gt;&lt;keyword&gt;Child, Preschool&lt;/keyword&gt;&lt;keyword&gt;Humans&lt;/keyword&gt;&lt;keyword&gt;Infant&lt;/keyword&gt;&lt;keyword&gt;Infant, Newborn&lt;/keyword&gt;&lt;keyword&gt;Mental Health/*statistics &amp;amp; numerical data&lt;/keyword&gt;&lt;keyword&gt;*Parenting&lt;/keyword&gt;&lt;keyword&gt;Parents/*psychology&lt;/keyword&gt;&lt;keyword&gt;Psychosocial Intervention/*standards&lt;/keyword&gt;&lt;/keywords&gt;&lt;dates&gt;&lt;year&gt;2021&lt;/year&gt;&lt;pub-dates&gt;&lt;date&gt;May&lt;/date&gt;&lt;/pub-dates&gt;&lt;/dates&gt;&lt;isbn&gt;1549-1676 (Electronic)&amp;#xD;1549-1277 (Linking)&lt;/isbn&gt;&lt;accession-num&gt;33970913&lt;/accession-num&gt;&lt;urls&gt;&lt;related-urls&gt;&lt;url&gt;https://www.ncbi.nlm.nih.gov/pubmed/33970913&lt;/url&gt;&lt;/related-urls&gt;&lt;/urls&gt;&lt;custom2&gt;PMC8109838&lt;/custom2&gt;&lt;electronic-resource-num&gt;10.1371/journal.pmed.1003602&lt;/electronic-resource-num&gt;&lt;/record&gt;&lt;/Cite&gt;&lt;/EndNote&gt;</w:instrText>
      </w:r>
      <w:r>
        <w:rPr>
          <w:shd w:val="clear" w:color="auto" w:fill="FFFFFF"/>
        </w:rPr>
        <w:fldChar w:fldCharType="separate"/>
      </w:r>
      <w:r w:rsidR="003F1B7C">
        <w:rPr>
          <w:noProof/>
          <w:shd w:val="clear" w:color="auto" w:fill="FFFFFF"/>
        </w:rPr>
        <w:t>(Jeong et al. 2021)</w:t>
      </w:r>
      <w:r>
        <w:rPr>
          <w:shd w:val="clear" w:color="auto" w:fill="FFFFFF"/>
        </w:rPr>
        <w:fldChar w:fldCharType="end"/>
      </w:r>
      <w:r>
        <w:rPr>
          <w:shd w:val="clear" w:color="auto" w:fill="FFFFFF"/>
        </w:rPr>
        <w:t xml:space="preserve"> </w:t>
      </w:r>
      <w:r w:rsidRPr="00B506BB">
        <w:rPr>
          <w:shd w:val="clear" w:color="auto" w:fill="FFFFFF"/>
        </w:rPr>
        <w:t xml:space="preserve">compared to SQ-LNS. However, such interventions do not improve linear growth </w:t>
      </w:r>
      <w:r>
        <w:rPr>
          <w:shd w:val="clear" w:color="auto" w:fill="FFFFFF"/>
        </w:rPr>
        <w:fldChar w:fldCharType="begin">
          <w:fldData xml:space="preserve">PEVuZE5vdGU+PENpdGU+PEF1dGhvcj5QcmFkbzwvQXV0aG9yPjxZZWFyPjIwMTk8L1llYXI+PFJl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</w:fldData>
        </w:fldChar>
      </w:r>
      <w:r w:rsidR="003F1B7C">
        <w:rPr>
          <w:shd w:val="clear" w:color="auto" w:fill="FFFFFF"/>
        </w:rPr>
        <w:instrText xml:space="preserve"> ADDIN EN.CITE </w:instrText>
      </w:r>
      <w:r w:rsidR="003F1B7C">
        <w:rPr>
          <w:shd w:val="clear" w:color="auto" w:fill="FFFFFF"/>
        </w:rPr>
        <w:fldChar w:fldCharType="begin">
          <w:fldData xml:space="preserve">PEVuZE5vdGU+PENpdGU+PEF1dGhvcj5QcmFkbzwvQXV0aG9yPjxZZWFyPjIwMTk8L1llYXI+PFJl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</w:fldData>
        </w:fldChar>
      </w:r>
      <w:r w:rsidR="003F1B7C">
        <w:rPr>
          <w:shd w:val="clear" w:color="auto" w:fill="FFFFFF"/>
        </w:rPr>
        <w:instrText xml:space="preserve"> ADDIN EN.CITE.DATA </w:instrText>
      </w:r>
      <w:r w:rsidR="003F1B7C">
        <w:rPr>
          <w:shd w:val="clear" w:color="auto" w:fill="FFFFFF"/>
        </w:rPr>
      </w:r>
      <w:r w:rsidR="003F1B7C">
        <w:rPr>
          <w:shd w:val="clear" w:color="auto" w:fill="FFFFFF"/>
        </w:rPr>
        <w:fldChar w:fldCharType="end"/>
      </w:r>
      <w:r>
        <w:rPr>
          <w:shd w:val="clear" w:color="auto" w:fill="FFFFFF"/>
        </w:rPr>
      </w:r>
      <w:r>
        <w:rPr>
          <w:shd w:val="clear" w:color="auto" w:fill="FFFFFF"/>
        </w:rPr>
        <w:fldChar w:fldCharType="separate"/>
      </w:r>
      <w:r w:rsidR="003F1B7C">
        <w:rPr>
          <w:noProof/>
          <w:shd w:val="clear" w:color="auto" w:fill="FFFFFF"/>
        </w:rPr>
        <w:t>(Prado et al. 2019)</w:t>
      </w:r>
      <w:r>
        <w:rPr>
          <w:shd w:val="clear" w:color="auto" w:fill="FFFFFF"/>
        </w:rPr>
        <w:fldChar w:fldCharType="end"/>
      </w:r>
      <w:r w:rsidRPr="00B506BB">
        <w:rPr>
          <w:shd w:val="clear" w:color="auto" w:fill="FFFFFF"/>
        </w:rPr>
        <w:t xml:space="preserve"> and we are not aware of meta-analyses reporting effects on mortality or anemia. </w:t>
      </w:r>
    </w:p>
    <w:p w14:paraId="4584F70C" w14:textId="77777777" w:rsidR="00B506BB" w:rsidRPr="00B506BB" w:rsidRDefault="00B506BB" w:rsidP="00B506BB">
      <w:pPr>
        <w:pStyle w:val="ListParagraph"/>
        <w:ind w:left="1440"/>
      </w:pPr>
    </w:p>
    <w:p w14:paraId="60CF27C3" w14:textId="2E842DFC" w:rsidR="00B505E3" w:rsidRDefault="00B505E3" w:rsidP="00B505E3">
      <w:pPr>
        <w:pStyle w:val="ListParagraph"/>
        <w:numPr>
          <w:ilvl w:val="0"/>
          <w:numId w:val="1"/>
        </w:numPr>
        <w:spacing w:after="0"/>
      </w:pPr>
      <w:r>
        <w:lastRenderedPageBreak/>
        <w:t xml:space="preserve">How </w:t>
      </w:r>
      <w:r w:rsidR="008A61F0">
        <w:t>can</w:t>
      </w:r>
      <w:r>
        <w:t xml:space="preserve"> SQ-LNS fit within other approaches for preventing malnutrition among young children?</w:t>
      </w:r>
      <w:r w:rsidR="009F024B">
        <w:t xml:space="preserve"> </w:t>
      </w:r>
      <w:r w:rsidR="009F024B" w:rsidRPr="00023136">
        <w:t xml:space="preserve">Should SQ-LNS </w:t>
      </w:r>
      <w:r w:rsidR="009F024B">
        <w:t xml:space="preserve">be packaged </w:t>
      </w:r>
      <w:r w:rsidR="009F024B" w:rsidRPr="00023136">
        <w:t>with other types of interventions?</w:t>
      </w:r>
    </w:p>
    <w:p w14:paraId="06353E48" w14:textId="301CCD57" w:rsidR="00072242" w:rsidRDefault="00B505E3" w:rsidP="00C804E7">
      <w:pPr>
        <w:spacing w:after="0"/>
        <w:ind w:left="1440" w:hanging="360"/>
        <w:contextualSpacing/>
      </w:pPr>
      <w:r>
        <w:t>•</w:t>
      </w:r>
      <w:r>
        <w:tab/>
      </w:r>
      <w:r w:rsidR="00F56C63">
        <w:t xml:space="preserve">The </w:t>
      </w:r>
      <w:r w:rsidR="008A61F0">
        <w:t xml:space="preserve">SQ-LNS </w:t>
      </w:r>
      <w:r w:rsidR="00F56C63">
        <w:t>product by itself</w:t>
      </w:r>
      <w:r w:rsidR="001E5931">
        <w:t xml:space="preserve"> is n</w:t>
      </w:r>
      <w:r w:rsidR="00072242">
        <w:t xml:space="preserve">ot a stand-alone intervention; </w:t>
      </w:r>
      <w:r w:rsidR="00F56C63">
        <w:t xml:space="preserve">SQ-LNS </w:t>
      </w:r>
      <w:r w:rsidR="00072242">
        <w:t xml:space="preserve">should always be accompanied by messaging to reinforce </w:t>
      </w:r>
      <w:r w:rsidR="0079203D">
        <w:t>infant and young child feeding (</w:t>
      </w:r>
      <w:r w:rsidR="00072242">
        <w:t>IYCF</w:t>
      </w:r>
      <w:r w:rsidR="0079203D">
        <w:t>)</w:t>
      </w:r>
      <w:r w:rsidR="00072242">
        <w:t xml:space="preserve"> recommendations, including a diverse diet with healthy foods from the key food groups. </w:t>
      </w:r>
      <w:r w:rsidR="001E5931">
        <w:t>SQ-LNS were d</w:t>
      </w:r>
      <w:r w:rsidR="00072242">
        <w:t>esigned to play a protective role when access to nutrient-rich foods is limited for economic or other reasons</w:t>
      </w:r>
      <w:r w:rsidR="001E5931">
        <w:t>.</w:t>
      </w:r>
    </w:p>
    <w:p w14:paraId="6130BF9D" w14:textId="253E5D47" w:rsidR="00072242" w:rsidRDefault="00072242" w:rsidP="00C804E7">
      <w:pPr>
        <w:pStyle w:val="ListParagraph"/>
        <w:numPr>
          <w:ilvl w:val="0"/>
          <w:numId w:val="3"/>
        </w:numPr>
        <w:spacing w:after="0"/>
      </w:pPr>
      <w:r w:rsidRPr="00072242">
        <w:t xml:space="preserve">Provision of SQ-LNS may increase attendance at health clinics or community </w:t>
      </w:r>
      <w:r w:rsidR="0079203D">
        <w:t>social and behavior change communication (</w:t>
      </w:r>
      <w:r w:rsidRPr="00072242">
        <w:t>SBCC</w:t>
      </w:r>
      <w:r w:rsidR="0079203D">
        <w:t>)</w:t>
      </w:r>
      <w:r w:rsidRPr="00072242">
        <w:t xml:space="preserve"> sessions </w:t>
      </w:r>
      <w:r w:rsidR="009D636A">
        <w:fldChar w:fldCharType="begin">
          <w:fldData xml:space="preserve">PEVuZE5vdGU+PENpdGU+PEF1dGhvcj5CZWNxdWV5PC9BdXRob3I+PFllYXI+MjAxOTwvWWVhcj48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</w:fldData>
        </w:fldChar>
      </w:r>
      <w:r w:rsidR="003F1B7C">
        <w:instrText xml:space="preserve"> ADDIN EN.CITE </w:instrText>
      </w:r>
      <w:r w:rsidR="003F1B7C">
        <w:fldChar w:fldCharType="begin">
          <w:fldData xml:space="preserve">PEVuZE5vdGU+PENpdGU+PEF1dGhvcj5CZWNxdWV5PC9BdXRob3I+PFllYXI+MjAxOTwvWWVhcj48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</w:fldData>
        </w:fldChar>
      </w:r>
      <w:r w:rsidR="003F1B7C">
        <w:instrText xml:space="preserve"> ADDIN EN.CITE.DATA </w:instrText>
      </w:r>
      <w:r w:rsidR="003F1B7C">
        <w:fldChar w:fldCharType="end"/>
      </w:r>
      <w:r w:rsidR="009D636A">
        <w:fldChar w:fldCharType="separate"/>
      </w:r>
      <w:r w:rsidR="003F1B7C">
        <w:rPr>
          <w:noProof/>
        </w:rPr>
        <w:t>(Matias et al. 2017, Becquey et al. 2019, Huybregts et al. 2019)</w:t>
      </w:r>
      <w:r w:rsidR="009D636A">
        <w:fldChar w:fldCharType="end"/>
      </w:r>
      <w:r w:rsidR="00FA0ED5">
        <w:t>. Evidence from Bangladesh suggests that</w:t>
      </w:r>
      <w:r w:rsidRPr="00072242">
        <w:t xml:space="preserve"> </w:t>
      </w:r>
      <w:r w:rsidR="001059FB">
        <w:t>community health workers</w:t>
      </w:r>
      <w:r w:rsidRPr="00072242">
        <w:t xml:space="preserve"> </w:t>
      </w:r>
      <w:r w:rsidR="00FA0ED5">
        <w:t xml:space="preserve">are </w:t>
      </w:r>
      <w:r w:rsidRPr="00072242">
        <w:t xml:space="preserve">more likely to conduct home visits when they provide supplements </w:t>
      </w:r>
      <w:r w:rsidR="00C804E7">
        <w:fldChar w:fldCharType="begin"/>
      </w:r>
      <w:r w:rsidR="003F1B7C">
        <w:instrText xml:space="preserve"> ADDIN EN.CITE &lt;EndNote&gt;&lt;Cite&gt;&lt;Author&gt;Matias&lt;/Author&gt;&lt;Year&gt;2017&lt;/Year&gt;&lt;RecNum&gt;28420&lt;/RecNum&gt;&lt;DisplayText&gt;(Matias et al. 2017)&lt;/DisplayText&gt;&lt;record&gt;&lt;rec-number&gt;28420&lt;/rec-number&gt;&lt;foreign-keys&gt;&lt;key app="EN" db-id="rx0z5wt9dzttzeevv5n5tw2bs5dxvwazpdxz" timestamp="1649099554"&gt;28420&lt;/key&gt;&lt;/foreign-keys&gt;&lt;ref-type name="Journal Article"&gt;17&lt;/ref-type&gt;&lt;contributors&gt;&lt;authors&gt;&lt;author&gt;Matias, SL&lt;/author&gt;&lt;author&gt;Harding, KL&lt;/author&gt;&lt;author&gt;Muniruzzaman, MM&lt;/author&gt;&lt;author&gt;Mridha MK&lt;/author&gt;&lt;author&gt;Ullah, MB&lt;/author&gt;&lt;author&gt;Vosti SA&lt;/author&gt;&lt;author&gt;Dewey KG&lt;/author&gt;&lt;/authors&gt;&lt;/contributors&gt;&lt;titles&gt;&lt;title&gt;Process Evaluation of the Rang-Din Nutrition Study: Final Report. Washington, DC: FHI 360/Food and Nutrition Technical Assistance III Project (FANTA).&lt;/title&gt;&lt;/titles&gt;&lt;dates&gt;&lt;year&gt;2017&lt;/year&gt;&lt;/dates&gt;&lt;urls&gt;&lt;/urls&gt;&lt;/record&gt;&lt;/Cite&gt;&lt;/EndNote&gt;</w:instrText>
      </w:r>
      <w:r w:rsidR="00C804E7">
        <w:fldChar w:fldCharType="separate"/>
      </w:r>
      <w:r w:rsidR="003F1B7C">
        <w:rPr>
          <w:noProof/>
        </w:rPr>
        <w:t>(Matias et al. 2017)</w:t>
      </w:r>
      <w:r w:rsidR="00C804E7">
        <w:fldChar w:fldCharType="end"/>
      </w:r>
      <w:r w:rsidR="00FA0ED5">
        <w:t>.</w:t>
      </w:r>
    </w:p>
    <w:p w14:paraId="309AB75D" w14:textId="4A16D8AB" w:rsidR="000F5953" w:rsidRDefault="000F5953" w:rsidP="009F024B">
      <w:pPr>
        <w:pStyle w:val="ListParagraph"/>
        <w:numPr>
          <w:ilvl w:val="0"/>
          <w:numId w:val="3"/>
        </w:numPr>
      </w:pPr>
      <w:r>
        <w:t>Greater impact may be obtained by co-packaging SQ-LNS with interventions that alleviate constraints on response</w:t>
      </w:r>
      <w:r w:rsidR="00F14635">
        <w:t>, such as</w:t>
      </w:r>
      <w:r>
        <w:t>:</w:t>
      </w:r>
    </w:p>
    <w:p w14:paraId="3A792DFF" w14:textId="77777777" w:rsidR="000F5953" w:rsidRDefault="000F5953" w:rsidP="00155FBA">
      <w:pPr>
        <w:pStyle w:val="ListParagraph"/>
        <w:numPr>
          <w:ilvl w:val="1"/>
          <w:numId w:val="16"/>
        </w:numPr>
      </w:pPr>
      <w:r>
        <w:t>Prevention &amp; control of pre-and postnatal infection and inflammation</w:t>
      </w:r>
    </w:p>
    <w:p w14:paraId="55E666DA" w14:textId="5142CE6A" w:rsidR="000F5953" w:rsidRDefault="000F5953" w:rsidP="00155FBA">
      <w:pPr>
        <w:pStyle w:val="ListParagraph"/>
        <w:numPr>
          <w:ilvl w:val="1"/>
          <w:numId w:val="16"/>
        </w:numPr>
      </w:pPr>
      <w:r>
        <w:t xml:space="preserve">Improved maternal nutrition and prevention of </w:t>
      </w:r>
      <w:r w:rsidR="00BE2953">
        <w:t>fetal growth restriction</w:t>
      </w:r>
    </w:p>
    <w:p w14:paraId="0304A386" w14:textId="77777777" w:rsidR="000F5953" w:rsidRDefault="000F5953" w:rsidP="00155FBA">
      <w:pPr>
        <w:pStyle w:val="ListParagraph"/>
        <w:numPr>
          <w:ilvl w:val="1"/>
          <w:numId w:val="16"/>
        </w:numPr>
      </w:pPr>
      <w:r>
        <w:t>Care for women &amp; children, including access to health care, maternal mental health promotion</w:t>
      </w:r>
    </w:p>
    <w:p w14:paraId="6401F57D" w14:textId="77777777" w:rsidR="000F5953" w:rsidRDefault="000F5953" w:rsidP="00155FBA">
      <w:pPr>
        <w:pStyle w:val="ListParagraph"/>
        <w:numPr>
          <w:ilvl w:val="1"/>
          <w:numId w:val="16"/>
        </w:numPr>
      </w:pPr>
      <w:r>
        <w:t>Early child development interventions that promote responsive caregiving</w:t>
      </w:r>
    </w:p>
    <w:p w14:paraId="3C33C777" w14:textId="77777777" w:rsidR="00062B57" w:rsidRDefault="00062B57" w:rsidP="00062B57">
      <w:pPr>
        <w:pStyle w:val="ListParagraph"/>
        <w:ind w:left="1440"/>
      </w:pPr>
    </w:p>
    <w:p w14:paraId="297803D0" w14:textId="77777777" w:rsidR="00062B57" w:rsidRDefault="00062B57" w:rsidP="00062B57">
      <w:pPr>
        <w:pStyle w:val="ListParagraph"/>
        <w:numPr>
          <w:ilvl w:val="0"/>
          <w:numId w:val="1"/>
        </w:numPr>
      </w:pPr>
      <w:r>
        <w:t>At what age and for how long should SQ-LNS be consumed?</w:t>
      </w:r>
    </w:p>
    <w:p w14:paraId="408050A6" w14:textId="77777777" w:rsidR="00A443A9" w:rsidRDefault="0090460B" w:rsidP="00155FBA">
      <w:pPr>
        <w:pStyle w:val="ListParagraph"/>
        <w:numPr>
          <w:ilvl w:val="1"/>
          <w:numId w:val="1"/>
        </w:numPr>
      </w:pPr>
      <w:r>
        <w:t xml:space="preserve">SQ-LNS were designed to be provided during the complementary feeding period (6-24 months of age) when nutrient density requirements are high, and diets are likely to be deficient in multiple micronutrients and </w:t>
      </w:r>
      <w:r w:rsidR="00A443A9">
        <w:t xml:space="preserve">possibly </w:t>
      </w:r>
      <w:r>
        <w:t>essential fatty acids.</w:t>
      </w:r>
    </w:p>
    <w:p w14:paraId="318E42D4" w14:textId="144C1E1A" w:rsidR="00A443A9" w:rsidRDefault="0090460B" w:rsidP="00155FBA">
      <w:pPr>
        <w:pStyle w:val="ListParagraph"/>
        <w:numPr>
          <w:ilvl w:val="1"/>
          <w:numId w:val="1"/>
        </w:numPr>
      </w:pPr>
      <w:r>
        <w:t xml:space="preserve">The majority of randomized controlled trials have begun supplementation at 6 months of age, so the “optimal” age for consumption of SQ-LNS is unknown </w:t>
      </w:r>
      <w:r w:rsidR="00280104">
        <w:fldChar w:fldCharType="begin">
          <w:fldData xml:space="preserve">PEVuZE5vdGU+PENpdGU+PEF1dGhvcj5EZXdleTwvQXV0aG9yPjxZZWFyPjIwMjE8L1llYXI+PFJl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</w:fldData>
        </w:fldChar>
      </w:r>
      <w:r w:rsidR="00280104">
        <w:instrText xml:space="preserve"> ADDIN EN.CITE </w:instrText>
      </w:r>
      <w:r w:rsidR="00280104">
        <w:fldChar w:fldCharType="begin">
          <w:fldData xml:space="preserve">PEVuZE5vdGU+PENpdGU+PEF1dGhvcj5EZXdleTwvQXV0aG9yPjxZZWFyPjIwMjE8L1llYXI+PFJl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</w:fldData>
        </w:fldChar>
      </w:r>
      <w:r w:rsidR="00280104">
        <w:instrText xml:space="preserve"> ADDIN EN.CITE.DATA </w:instrText>
      </w:r>
      <w:r w:rsidR="00280104">
        <w:fldChar w:fldCharType="end"/>
      </w:r>
      <w:r w:rsidR="00280104">
        <w:fldChar w:fldCharType="separate"/>
      </w:r>
      <w:r w:rsidR="00280104">
        <w:rPr>
          <w:noProof/>
        </w:rPr>
        <w:t>(Dewey et al. 2021)</w:t>
      </w:r>
      <w:r w:rsidR="00280104">
        <w:fldChar w:fldCharType="end"/>
      </w:r>
      <w:r>
        <w:t xml:space="preserve">.  However, these is some evidence that the </w:t>
      </w:r>
      <w:r w:rsidR="00062B57">
        <w:t>benefits are greatest when SQ-LNS begins at 6 mo</w:t>
      </w:r>
      <w:r w:rsidR="00A443A9">
        <w:t>nths</w:t>
      </w:r>
      <w:r w:rsidR="00062B57">
        <w:t xml:space="preserve"> of age</w:t>
      </w:r>
      <w:r>
        <w:t>.</w:t>
      </w:r>
      <w:r w:rsidR="00A443A9">
        <w:t xml:space="preserve">  For example</w:t>
      </w:r>
      <w:r w:rsidR="00062B57" w:rsidRPr="003C3ADB">
        <w:t xml:space="preserve">, in the </w:t>
      </w:r>
      <w:r>
        <w:t>MAHAY (</w:t>
      </w:r>
      <w:r w:rsidR="00062B57" w:rsidRPr="003C3ADB">
        <w:t>Madagascar</w:t>
      </w:r>
      <w:r>
        <w:t>)</w:t>
      </w:r>
      <w:r w:rsidR="00062B57" w:rsidRPr="003C3ADB">
        <w:t xml:space="preserve"> trial, </w:t>
      </w:r>
      <w:r>
        <w:t xml:space="preserve">children were </w:t>
      </w:r>
      <w:r w:rsidRPr="003C3ADB">
        <w:t>enroll</w:t>
      </w:r>
      <w:r>
        <w:t xml:space="preserve">ed and began consuming </w:t>
      </w:r>
      <w:r w:rsidRPr="00C804E7">
        <w:t xml:space="preserve">SQ-LNS </w:t>
      </w:r>
      <w:r w:rsidR="009D636A" w:rsidRPr="00C804E7">
        <w:t xml:space="preserve">between </w:t>
      </w:r>
      <w:r w:rsidRPr="00C804E7">
        <w:t>6-</w:t>
      </w:r>
      <w:r w:rsidR="009D636A" w:rsidRPr="00C804E7">
        <w:t>11</w:t>
      </w:r>
      <w:r w:rsidRPr="00C804E7">
        <w:t xml:space="preserve"> months. T</w:t>
      </w:r>
      <w:r w:rsidR="00062B57" w:rsidRPr="00C804E7">
        <w:t>he investigators</w:t>
      </w:r>
      <w:r w:rsidR="00062B57" w:rsidRPr="003C3ADB">
        <w:t xml:space="preserve"> reported significant effects on stunting only among children who started SQ-LNS at 6 months</w:t>
      </w:r>
      <w:r w:rsidR="00280104">
        <w:t xml:space="preserve"> </w:t>
      </w:r>
      <w:r w:rsidR="00280104">
        <w:fldChar w:fldCharType="begin">
          <w:fldData xml:space="preserve">PEVuZE5vdGU+PENpdGU+PEF1dGhvcj5HYWxhc3NvPC9BdXRob3I+PFllYXI+MjAxOTwvWWVhcj48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</w:fldData>
        </w:fldChar>
      </w:r>
      <w:r w:rsidR="00280104">
        <w:instrText xml:space="preserve"> ADDIN EN.CITE </w:instrText>
      </w:r>
      <w:r w:rsidR="00280104">
        <w:fldChar w:fldCharType="begin">
          <w:fldData xml:space="preserve">PEVuZE5vdGU+PENpdGU+PEF1dGhvcj5HYWxhc3NvPC9BdXRob3I+PFllYXI+MjAxOTwvWWVhcj48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</w:fldData>
        </w:fldChar>
      </w:r>
      <w:r w:rsidR="00280104">
        <w:instrText xml:space="preserve"> ADDIN EN.CITE.DATA </w:instrText>
      </w:r>
      <w:r w:rsidR="00280104">
        <w:fldChar w:fldCharType="end"/>
      </w:r>
      <w:r w:rsidR="00280104">
        <w:fldChar w:fldCharType="separate"/>
      </w:r>
      <w:r w:rsidR="00280104">
        <w:rPr>
          <w:noProof/>
        </w:rPr>
        <w:t>(Galasso et al. 2019)</w:t>
      </w:r>
      <w:r w:rsidR="00280104">
        <w:fldChar w:fldCharType="end"/>
      </w:r>
      <w:r w:rsidR="00062B57" w:rsidRPr="003C3ADB">
        <w:t xml:space="preserve">.  </w:t>
      </w:r>
    </w:p>
    <w:p w14:paraId="65D6F4CA" w14:textId="58DAD6E2" w:rsidR="00062B57" w:rsidRPr="00C804E7" w:rsidRDefault="00062B57" w:rsidP="00155FBA">
      <w:pPr>
        <w:pStyle w:val="ListParagraph"/>
        <w:numPr>
          <w:ilvl w:val="1"/>
          <w:numId w:val="1"/>
        </w:numPr>
      </w:pPr>
      <w:r w:rsidRPr="003C3ADB">
        <w:t>Iron requirements (mg/day) are higher for infants 6 – 12 months of age (compared to young children 12 – 24 months of age) and intake of iron-rich foods is likely to be lower at young</w:t>
      </w:r>
      <w:r w:rsidRPr="00C804E7">
        <w:t xml:space="preserve">er ages.  </w:t>
      </w:r>
      <w:r w:rsidR="00A443A9" w:rsidRPr="00C804E7">
        <w:t>Therefore, providing SQ-LNS during the key interval of 6-12 months may be most effective for preventing iron deficiency</w:t>
      </w:r>
      <w:r w:rsidRPr="00C804E7">
        <w:t>.</w:t>
      </w:r>
    </w:p>
    <w:p w14:paraId="3221E11A" w14:textId="67F92D33" w:rsidR="005B5124" w:rsidRDefault="0090460B" w:rsidP="00155FBA">
      <w:pPr>
        <w:pStyle w:val="ListParagraph"/>
        <w:numPr>
          <w:ilvl w:val="2"/>
          <w:numId w:val="1"/>
        </w:numPr>
        <w:ind w:left="1440" w:hanging="360"/>
      </w:pPr>
      <w:r>
        <w:t xml:space="preserve">The majority of randomized controlled trials have </w:t>
      </w:r>
      <w:r w:rsidR="00062B57" w:rsidRPr="006A6217">
        <w:t xml:space="preserve">provided SQ-LNS for 12 months or more.  </w:t>
      </w:r>
      <w:r>
        <w:t xml:space="preserve">In the recent </w:t>
      </w:r>
      <w:r w:rsidR="005B5124">
        <w:t>meta-</w:t>
      </w:r>
      <w:r>
        <w:t>analysis, there wer</w:t>
      </w:r>
      <w:r w:rsidR="006F1A2C">
        <w:t>e no</w:t>
      </w:r>
      <w:r>
        <w:t xml:space="preserve"> </w:t>
      </w:r>
      <w:r w:rsidR="00062B57" w:rsidRPr="006A6217">
        <w:t>additional benefits in growth outcomes (such as stunting) or development when the supplementation period was greater than 12 months. A longer duration of supplementation was linked to greater effects on anemia and iron status, but significant effects were observed even when duration of supplementation was &lt; 12 months</w:t>
      </w:r>
      <w:r w:rsidR="009D636A">
        <w:t xml:space="preserve"> </w:t>
      </w:r>
      <w:r w:rsidR="009D636A">
        <w:fldChar w:fldCharType="begin">
          <w:fldData xml:space="preserve">PEVuZE5vdGU+PENpdGU+PEF1dGhvcj5EZXdleTwvQXV0aG9yPjxZZWFyPjIwMjE8L1llYXI+PFJl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</w:fldData>
        </w:fldChar>
      </w:r>
      <w:r w:rsidR="003F1B7C">
        <w:instrText xml:space="preserve"> ADDIN EN.CITE </w:instrText>
      </w:r>
      <w:r w:rsidR="003F1B7C">
        <w:fldChar w:fldCharType="begin">
          <w:fldData xml:space="preserve">PEVuZE5vdGU+PENpdGU+PEF1dGhvcj5EZXdleTwvQXV0aG9yPjxZZWFyPjIwMjE8L1llYXI+PFJl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</w:fldData>
        </w:fldChar>
      </w:r>
      <w:r w:rsidR="003F1B7C">
        <w:instrText xml:space="preserve"> ADDIN EN.CITE.DATA </w:instrText>
      </w:r>
      <w:r w:rsidR="003F1B7C">
        <w:fldChar w:fldCharType="end"/>
      </w:r>
      <w:r w:rsidR="009D636A">
        <w:fldChar w:fldCharType="separate"/>
      </w:r>
      <w:r w:rsidR="003F1B7C">
        <w:rPr>
          <w:noProof/>
        </w:rPr>
        <w:t>(Dewey et al. 2021)</w:t>
      </w:r>
      <w:r w:rsidR="009D636A">
        <w:fldChar w:fldCharType="end"/>
      </w:r>
      <w:r w:rsidR="00062B57" w:rsidRPr="006A6217">
        <w:t xml:space="preserve">.  </w:t>
      </w:r>
    </w:p>
    <w:p w14:paraId="19D4F33C" w14:textId="6A008CAE" w:rsidR="00062B57" w:rsidRPr="006A6217" w:rsidRDefault="00062B57" w:rsidP="00155FBA">
      <w:pPr>
        <w:pStyle w:val="ListParagraph"/>
        <w:numPr>
          <w:ilvl w:val="2"/>
          <w:numId w:val="1"/>
        </w:numPr>
        <w:ind w:left="1440" w:hanging="360"/>
      </w:pPr>
      <w:r w:rsidRPr="006A6217">
        <w:t>The evidence to date thus supports an intervention period of 12 months, ideally from 6 to 18 months of age.</w:t>
      </w:r>
    </w:p>
    <w:p w14:paraId="19841367" w14:textId="77777777" w:rsidR="00062B57" w:rsidRDefault="00062B57" w:rsidP="00062B57">
      <w:pPr>
        <w:pStyle w:val="ListParagraph"/>
        <w:ind w:left="1440"/>
      </w:pPr>
    </w:p>
    <w:p w14:paraId="7AE90F49" w14:textId="46366C41" w:rsidR="00062B57" w:rsidRDefault="00062B57" w:rsidP="00062B57">
      <w:pPr>
        <w:pStyle w:val="ListParagraph"/>
        <w:numPr>
          <w:ilvl w:val="0"/>
          <w:numId w:val="1"/>
        </w:numPr>
      </w:pPr>
      <w:r>
        <w:lastRenderedPageBreak/>
        <w:t>Should there be targeting of SQ-LNS to certain populations or subgroups</w:t>
      </w:r>
      <w:r w:rsidR="00747F03">
        <w:t>?</w:t>
      </w:r>
    </w:p>
    <w:p w14:paraId="2D22F29C" w14:textId="65842D70" w:rsidR="003977C0" w:rsidRPr="00EE6778" w:rsidRDefault="003977C0" w:rsidP="00062B57">
      <w:pPr>
        <w:pStyle w:val="ListParagraph"/>
        <w:numPr>
          <w:ilvl w:val="1"/>
          <w:numId w:val="1"/>
        </w:numPr>
      </w:pPr>
      <w:r w:rsidRPr="00EE6778">
        <w:t>Targeting to high-risk regions or communities (e.g., high prevalence of stunting, anemia, wasting, mortality) may be appropriate to limit costs and maximize coverage of the most vulnerable children.</w:t>
      </w:r>
    </w:p>
    <w:p w14:paraId="0D68EF9D" w14:textId="77777777" w:rsidR="00894970" w:rsidRDefault="00894970" w:rsidP="00894970">
      <w:pPr>
        <w:pStyle w:val="ListParagraph"/>
        <w:ind w:left="1440"/>
      </w:pPr>
    </w:p>
    <w:p w14:paraId="454B3332" w14:textId="77777777" w:rsidR="00894970" w:rsidRDefault="00894970" w:rsidP="00894970">
      <w:pPr>
        <w:pStyle w:val="ListParagraph"/>
        <w:numPr>
          <w:ilvl w:val="0"/>
          <w:numId w:val="1"/>
        </w:numPr>
      </w:pPr>
      <w:r>
        <w:t>Are there any risks associated with SQ-LNS consumption?</w:t>
      </w:r>
    </w:p>
    <w:p w14:paraId="70F7EF1C" w14:textId="2BC26D6C" w:rsidR="00894970" w:rsidRDefault="00861DF5" w:rsidP="00894970">
      <w:pPr>
        <w:pStyle w:val="ListParagraph"/>
        <w:numPr>
          <w:ilvl w:val="1"/>
          <w:numId w:val="1"/>
        </w:numPr>
      </w:pPr>
      <w:r>
        <w:t>Is there a potential negative effect of SQ-LNS on morbidity (e.g., caused by iron supplementation)?</w:t>
      </w:r>
    </w:p>
    <w:p w14:paraId="729CFF3A" w14:textId="797C58C8" w:rsidR="00894970" w:rsidRPr="0034206F" w:rsidRDefault="00894970" w:rsidP="00155FBA">
      <w:pPr>
        <w:pStyle w:val="ListParagraph"/>
        <w:numPr>
          <w:ilvl w:val="2"/>
          <w:numId w:val="11"/>
        </w:numPr>
        <w:ind w:hanging="360"/>
      </w:pPr>
      <w:r w:rsidRPr="0034206F">
        <w:t>Trials in Bangladesh (RDNS), Ghana, Kenya, Madagascar, Malawi and Zimbabwe have reported no differences in fever or suspected malarial morbidity between SQ-LNS and control groups, and little or no difference in diarrhea</w:t>
      </w:r>
      <w:r w:rsidR="00610812">
        <w:t xml:space="preserve"> </w:t>
      </w:r>
      <w:r w:rsidR="00610812">
        <w:fldChar w:fldCharType="begin">
          <w:fldData xml:space="preserve">PEVuZE5vdGU+PENpdGU+PEF1dGhvcj5BZHUtQWZhcnd1YWg8L0F1dGhvcj48WWVhcj4yMDA3PC9Z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=
</w:fldData>
        </w:fldChar>
      </w:r>
      <w:r w:rsidR="003F1B7C">
        <w:instrText xml:space="preserve"> ADDIN EN.CITE </w:instrText>
      </w:r>
      <w:r w:rsidR="003F1B7C">
        <w:fldChar w:fldCharType="begin">
          <w:fldData xml:space="preserve">PEVuZE5vdGU+PENpdGU+PEF1dGhvcj5BZHUtQWZhcnd1YWg8L0F1dGhvcj48WWVhcj4yMDA3PC9Z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=
</w:fldData>
        </w:fldChar>
      </w:r>
      <w:r w:rsidR="003F1B7C">
        <w:instrText xml:space="preserve"> ADDIN EN.CITE.DATA </w:instrText>
      </w:r>
      <w:r w:rsidR="003F1B7C">
        <w:fldChar w:fldCharType="end"/>
      </w:r>
      <w:r w:rsidR="00610812">
        <w:fldChar w:fldCharType="separate"/>
      </w:r>
      <w:r w:rsidR="003F1B7C">
        <w:rPr>
          <w:noProof/>
        </w:rPr>
        <w:t>(Adu-Afarwuah et al. 2007, Ashorn et al. 2015, Bendabenda et al. 2016, Null et al. 2018, Galasso et al. 2019, Humphrey et al. 2019, Prendergast et al. 2019, Ullah et al. 2019, Adu-Afarwuah et al. 2020)</w:t>
      </w:r>
      <w:r w:rsidR="00610812">
        <w:fldChar w:fldCharType="end"/>
      </w:r>
      <w:r w:rsidR="004A28F7">
        <w:t>.</w:t>
      </w:r>
    </w:p>
    <w:p w14:paraId="0BF8503B" w14:textId="0E3D729C" w:rsidR="00894970" w:rsidRDefault="00894970" w:rsidP="00155FBA">
      <w:pPr>
        <w:pStyle w:val="ListParagraph"/>
        <w:numPr>
          <w:ilvl w:val="2"/>
          <w:numId w:val="11"/>
        </w:numPr>
        <w:ind w:hanging="360"/>
      </w:pPr>
      <w:r w:rsidRPr="0034206F">
        <w:t xml:space="preserve">Two trials in Bangladesh reported beneficial effects of SQ-LNS on diarrheal prevalence </w:t>
      </w:r>
      <w:r w:rsidR="00610812">
        <w:fldChar w:fldCharType="begin">
          <w:fldData xml:space="preserve">PEVuZE5vdGU+PENpdGU+PEF1dGhvcj5MdWJ5PC9BdXRob3I+PFllYXI+MjAxODwvWWVhcj48UmVj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</w:fldData>
        </w:fldChar>
      </w:r>
      <w:r w:rsidR="003F1B7C">
        <w:instrText xml:space="preserve"> ADDIN EN.CITE </w:instrText>
      </w:r>
      <w:r w:rsidR="003F1B7C">
        <w:fldChar w:fldCharType="begin">
          <w:fldData xml:space="preserve">PEVuZE5vdGU+PENpdGU+PEF1dGhvcj5MdWJ5PC9BdXRob3I+PFllYXI+MjAxODwvWWVhcj48UmVj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</w:fldData>
        </w:fldChar>
      </w:r>
      <w:r w:rsidR="003F1B7C">
        <w:instrText xml:space="preserve"> ADDIN EN.CITE.DATA </w:instrText>
      </w:r>
      <w:r w:rsidR="003F1B7C">
        <w:fldChar w:fldCharType="end"/>
      </w:r>
      <w:r w:rsidR="00610812">
        <w:fldChar w:fldCharType="separate"/>
      </w:r>
      <w:r w:rsidR="003F1B7C">
        <w:rPr>
          <w:noProof/>
        </w:rPr>
        <w:t>(Luby et al. 2018)</w:t>
      </w:r>
      <w:r w:rsidR="00610812">
        <w:fldChar w:fldCharType="end"/>
      </w:r>
      <w:r w:rsidRPr="0034206F">
        <w:t xml:space="preserve"> and duration of pneumonia, diarrhea, and dysentery </w:t>
      </w:r>
      <w:r w:rsidR="00610812">
        <w:fldChar w:fldCharType="begin">
          <w:fldData xml:space="preserve">PEVuZE5vdGU+PENpdGU+PEF1dGhvcj5DaHJpc3RpYW48L0F1dGhvcj48WWVhcj4yMDE1PC9ZZWFy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</w:fldData>
        </w:fldChar>
      </w:r>
      <w:r w:rsidR="003F1B7C">
        <w:instrText xml:space="preserve"> ADDIN EN.CITE </w:instrText>
      </w:r>
      <w:r w:rsidR="003F1B7C">
        <w:fldChar w:fldCharType="begin">
          <w:fldData xml:space="preserve">PEVuZE5vdGU+PENpdGU+PEF1dGhvcj5DaHJpc3RpYW48L0F1dGhvcj48WWVhcj4yMDE1PC9ZZWFy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</w:fldData>
        </w:fldChar>
      </w:r>
      <w:r w:rsidR="003F1B7C">
        <w:instrText xml:space="preserve"> ADDIN EN.CITE.DATA </w:instrText>
      </w:r>
      <w:r w:rsidR="003F1B7C">
        <w:fldChar w:fldCharType="end"/>
      </w:r>
      <w:r w:rsidR="00610812">
        <w:fldChar w:fldCharType="separate"/>
      </w:r>
      <w:r w:rsidR="003F1B7C">
        <w:rPr>
          <w:noProof/>
        </w:rPr>
        <w:t>(Christian et al. 2015)</w:t>
      </w:r>
      <w:r w:rsidR="00610812">
        <w:fldChar w:fldCharType="end"/>
      </w:r>
      <w:r w:rsidR="004A28F7">
        <w:t>.</w:t>
      </w:r>
    </w:p>
    <w:p w14:paraId="502A9A29" w14:textId="5CEC8DB1" w:rsidR="00894970" w:rsidRDefault="00D234FE" w:rsidP="00894970">
      <w:pPr>
        <w:pStyle w:val="ListParagraph"/>
        <w:numPr>
          <w:ilvl w:val="1"/>
          <w:numId w:val="1"/>
        </w:numPr>
      </w:pPr>
      <w:r>
        <w:t>Is there the potential for e</w:t>
      </w:r>
      <w:r w:rsidR="00894970">
        <w:t>xcess intake of vitamins or minerals?</w:t>
      </w:r>
    </w:p>
    <w:p w14:paraId="4593C073" w14:textId="34077F21" w:rsidR="002D6401" w:rsidRDefault="00045912" w:rsidP="00155FBA">
      <w:pPr>
        <w:pStyle w:val="ListParagraph"/>
        <w:numPr>
          <w:ilvl w:val="2"/>
          <w:numId w:val="1"/>
        </w:numPr>
        <w:ind w:hanging="360"/>
      </w:pPr>
      <w:r>
        <w:t xml:space="preserve">SQ-LNS </w:t>
      </w:r>
      <w:r w:rsidR="004A28F7">
        <w:t>for children do not</w:t>
      </w:r>
      <w:r>
        <w:t xml:space="preserve"> provide</w:t>
      </w:r>
      <w:r w:rsidR="004A28F7">
        <w:t xml:space="preserve"> more than the recommended daily intake</w:t>
      </w:r>
      <w:r>
        <w:t xml:space="preserve"> of micronutrients. </w:t>
      </w:r>
      <w:r w:rsidR="00AC4A0B">
        <w:t xml:space="preserve">Children should not be provided with both SQ-LNS and MNPs, as this could result in excessive intakes of certain nutrients such as vitamin A. </w:t>
      </w:r>
    </w:p>
    <w:p w14:paraId="1F82A93F" w14:textId="504AD34B" w:rsidR="002D6401" w:rsidRPr="00314AB0" w:rsidRDefault="002D6401" w:rsidP="002D6401">
      <w:pPr>
        <w:pStyle w:val="ListParagraph"/>
        <w:numPr>
          <w:ilvl w:val="1"/>
          <w:numId w:val="1"/>
        </w:numPr>
      </w:pPr>
      <w:r>
        <w:t>What about peanut allergy?</w:t>
      </w:r>
    </w:p>
    <w:p w14:paraId="72A3A169" w14:textId="097E71A3" w:rsidR="002D6401" w:rsidRDefault="002D6401" w:rsidP="00155FBA">
      <w:pPr>
        <w:pStyle w:val="ListParagraph"/>
        <w:numPr>
          <w:ilvl w:val="2"/>
          <w:numId w:val="1"/>
        </w:numPr>
        <w:ind w:hanging="360"/>
      </w:pPr>
      <w:r w:rsidRPr="00314AB0">
        <w:t>Current recommendations are to introduce peanut in the first year of life</w:t>
      </w:r>
      <w:r>
        <w:t xml:space="preserve"> </w:t>
      </w:r>
      <w:r w:rsidRPr="002D6401">
        <w:t>(</w:t>
      </w:r>
      <w:hyperlink r:id="rId10" w:tgtFrame="_blank" w:history="1">
        <w:r w:rsidRPr="005F052C">
          <w:rPr>
            <w:rStyle w:val="Hyperlink"/>
            <w:rFonts w:cs="Open Sans"/>
            <w:color w:val="A81732"/>
            <w:bdr w:val="none" w:sz="0" w:space="0" w:color="auto" w:frame="1"/>
          </w:rPr>
          <w:t>http://www.annallergy.org/article/S1081-1206(16)31164-4/fulltext</w:t>
        </w:r>
      </w:hyperlink>
      <w:r w:rsidRPr="002D6401">
        <w:t xml:space="preserve">), </w:t>
      </w:r>
      <w:r w:rsidRPr="00314AB0">
        <w:t>thus SQ-LNS interventions may be protective against peanut allergy</w:t>
      </w:r>
      <w:r>
        <w:t>.</w:t>
      </w:r>
    </w:p>
    <w:p w14:paraId="52DA2573" w14:textId="22DE246D" w:rsidR="0034654C" w:rsidRDefault="00904041" w:rsidP="0034654C">
      <w:pPr>
        <w:pStyle w:val="ListParagraph"/>
        <w:numPr>
          <w:ilvl w:val="1"/>
          <w:numId w:val="1"/>
        </w:numPr>
      </w:pPr>
      <w:r>
        <w:t>What about ingredients added during processing?</w:t>
      </w:r>
    </w:p>
    <w:p w14:paraId="3F282850" w14:textId="6E2877CB" w:rsidR="00904041" w:rsidRDefault="00904041" w:rsidP="00904041">
      <w:pPr>
        <w:pStyle w:val="ListParagraph"/>
        <w:numPr>
          <w:ilvl w:val="2"/>
          <w:numId w:val="1"/>
        </w:numPr>
      </w:pPr>
      <w:r>
        <w:t xml:space="preserve">Because SQ-LNS includes polyunsaturated vegetable oils and high concentrations of certain nutrients that can cause oxidation of those oils (such as iron), certain ingredients </w:t>
      </w:r>
      <w:r w:rsidR="00704811">
        <w:t>may be</w:t>
      </w:r>
      <w:r>
        <w:t xml:space="preserve"> added during processing to prevent spoilage and ensure an adequate shelf life</w:t>
      </w:r>
      <w:r w:rsidR="00E019E7">
        <w:t>, such as</w:t>
      </w:r>
      <w:r w:rsidRPr="00904041">
        <w:t xml:space="preserve"> </w:t>
      </w:r>
      <w:r w:rsidR="00E019E7">
        <w:t xml:space="preserve">small amounts of </w:t>
      </w:r>
      <w:r w:rsidRPr="00904041">
        <w:t xml:space="preserve">fully hydrogenated vegetable </w:t>
      </w:r>
      <w:r w:rsidR="00E019E7">
        <w:t>oil. Fully hydrogenated vegetable oil does not lead to creation of trans fat (the type of harmful fat that can be created when using partially hydrogenated fats)</w:t>
      </w:r>
      <w:r w:rsidR="00626090">
        <w:t>;</w:t>
      </w:r>
      <w:r w:rsidR="00626090" w:rsidRPr="00626090">
        <w:t xml:space="preserve"> partially hydrogenated fats are prohibited in products</w:t>
      </w:r>
      <w:r w:rsidR="00E019E7">
        <w:t xml:space="preserve"> for infants </w:t>
      </w:r>
      <w:r w:rsidR="00704811">
        <w:t>and young children</w:t>
      </w:r>
      <w:r w:rsidR="00626090" w:rsidRPr="00626090">
        <w:t>, but fully hydrogenated fats are not</w:t>
      </w:r>
      <w:r w:rsidR="00704811">
        <w:t xml:space="preserve"> </w:t>
      </w:r>
      <w:r w:rsidR="007A7EA1">
        <w:fldChar w:fldCharType="begin"/>
      </w:r>
      <w:r w:rsidR="007A7EA1">
        <w:instrText xml:space="preserve"> ADDIN EN.CITE &lt;EndNote&gt;&lt;Cite&gt;&lt;Author&gt;Joint FAO/WHO Codex Alimentarius Comission&lt;/Author&gt;&lt;Year&gt;1981&lt;/Year&gt;&lt;RecNum&gt;29322&lt;/RecNum&gt;&lt;DisplayText&gt;(Joint FAO/WHO Codex Alimentarius Comission 1981)&lt;/DisplayText&gt;&lt;record&gt;&lt;rec-number&gt;29322&lt;/rec-number&gt;&lt;foreign-keys&gt;&lt;key app="EN" db-id="rx0z5wt9dzttzeevv5n5tw2bs5dxvwazpdxz" timestamp="1681317253"&gt;29322&lt;/key&gt;&lt;/foreign-keys&gt;&lt;ref-type name="Journal Article"&gt;17&lt;/ref-type&gt;&lt;contributors&gt;&lt;authors&gt;&lt;author&gt;Joint FAO/WHO Codex Alimentarius Comission,&lt;/author&gt;&lt;/authors&gt;&lt;/contributors&gt;&lt;titles&gt;&lt;title&gt;Codex Alimentarius: Standard for Processed Cereal-Based Foods for Infants and Young Children. CXS 74-1981.  Available at: https://www.fao.org/fao-who-codexalimentarius/codex-texts/list-standards/en/.  Accessed: 11 April 2023.&lt;/title&gt;&lt;/titles&gt;&lt;dates&gt;&lt;year&gt;1981&lt;/year&gt;&lt;/dates&gt;&lt;urls&gt;&lt;/urls&gt;&lt;/record&gt;&lt;/Cite&gt;&lt;/EndNote&gt;</w:instrText>
      </w:r>
      <w:r w:rsidR="007A7EA1">
        <w:fldChar w:fldCharType="separate"/>
      </w:r>
      <w:r w:rsidR="007A7EA1">
        <w:rPr>
          <w:noProof/>
        </w:rPr>
        <w:t>(Joint FAO/WHO Codex Alimentarius Comission 1981)</w:t>
      </w:r>
      <w:r w:rsidR="007A7EA1">
        <w:fldChar w:fldCharType="end"/>
      </w:r>
      <w:r w:rsidR="00E019E7">
        <w:t>.</w:t>
      </w:r>
      <w:r w:rsidR="00704811" w:rsidRPr="00704811">
        <w:t xml:space="preserve"> </w:t>
      </w:r>
      <w:r w:rsidR="00704811">
        <w:t xml:space="preserve">To prevent separation of the oil in SQ-LNS, </w:t>
      </w:r>
      <w:r w:rsidR="00704811" w:rsidRPr="00704811">
        <w:t>an emulsifier (such as vegetable lecithin) may be added</w:t>
      </w:r>
      <w:r w:rsidR="00901E90">
        <w:t xml:space="preserve">, which is </w:t>
      </w:r>
      <w:r w:rsidR="008A1AC0">
        <w:t xml:space="preserve">also safe for infants and young children </w:t>
      </w:r>
      <w:r w:rsidR="007A7EA1">
        <w:fldChar w:fldCharType="begin"/>
      </w:r>
      <w:r w:rsidR="007A7EA1">
        <w:instrText xml:space="preserve"> ADDIN EN.CITE &lt;EndNote&gt;&lt;Cite&gt;&lt;Author&gt;Joint FAO/WHO Codex Alimentarius Comission&lt;/Author&gt;&lt;Year&gt;1981&lt;/Year&gt;&lt;RecNum&gt;29322&lt;/RecNum&gt;&lt;DisplayText&gt;(Joint FAO/WHO Codex Alimentarius Comission 1981)&lt;/DisplayText&gt;&lt;record&gt;&lt;rec-number&gt;29322&lt;/rec-number&gt;&lt;foreign-keys&gt;&lt;key app="EN" db-id="rx0z5wt9dzttzeevv5n5tw2bs5dxvwazpdxz" timestamp="1681317253"&gt;29322&lt;/key&gt;&lt;/foreign-keys&gt;&lt;ref-type name="Journal Article"&gt;17&lt;/ref-type&gt;&lt;contributors&gt;&lt;authors&gt;&lt;author&gt;Joint FAO/WHO Codex Alimentarius Comission,&lt;/author&gt;&lt;/authors&gt;&lt;/contributors&gt;&lt;titles&gt;&lt;title&gt;Codex Alimentarius: Standard for Processed Cereal-Based Foods for Infants and Young Children. CXS 74-1981.  Available at: https://www.fao.org/fao-who-codexalimentarius/codex-texts/list-standards/en/.  Accessed: 11 April 2023.&lt;/title&gt;&lt;/titles&gt;&lt;dates&gt;&lt;year&gt;1981&lt;/year&gt;&lt;/dates&gt;&lt;urls&gt;&lt;/urls&gt;&lt;/record&gt;&lt;/Cite&gt;&lt;/EndNote&gt;</w:instrText>
      </w:r>
      <w:r w:rsidR="007A7EA1">
        <w:fldChar w:fldCharType="separate"/>
      </w:r>
      <w:r w:rsidR="007A7EA1">
        <w:rPr>
          <w:noProof/>
        </w:rPr>
        <w:t>(Joint FAO/WHO Codex Alimentarius Comission 1981)</w:t>
      </w:r>
      <w:r w:rsidR="007A7EA1">
        <w:fldChar w:fldCharType="end"/>
      </w:r>
      <w:r w:rsidR="00704811" w:rsidRPr="00704811">
        <w:t>.</w:t>
      </w:r>
    </w:p>
    <w:p w14:paraId="37C519FC" w14:textId="77777777" w:rsidR="002D6401" w:rsidRDefault="002D6401" w:rsidP="002D6401">
      <w:pPr>
        <w:pStyle w:val="ListParagraph"/>
        <w:ind w:left="2160"/>
      </w:pPr>
    </w:p>
    <w:p w14:paraId="6FE2AA9C" w14:textId="77777777" w:rsidR="00CE214C" w:rsidRDefault="00CE214C" w:rsidP="00CE214C">
      <w:pPr>
        <w:pStyle w:val="ListParagraph"/>
        <w:numPr>
          <w:ilvl w:val="0"/>
          <w:numId w:val="1"/>
        </w:numPr>
      </w:pPr>
      <w:r>
        <w:t>How does SQ-LNS affect breastfeeding and complementary feeding practices?</w:t>
      </w:r>
    </w:p>
    <w:p w14:paraId="1DA5BD1B" w14:textId="59DC3C49" w:rsidR="005F052C" w:rsidRDefault="008438C5" w:rsidP="005F052C">
      <w:pPr>
        <w:pStyle w:val="ListParagraph"/>
        <w:numPr>
          <w:ilvl w:val="1"/>
          <w:numId w:val="1"/>
        </w:numPr>
      </w:pPr>
      <w:r>
        <w:t>As explained in FAQ #</w:t>
      </w:r>
      <w:r w:rsidR="008D2AE3">
        <w:t>7</w:t>
      </w:r>
      <w:r w:rsidR="00610966">
        <w:t>,</w:t>
      </w:r>
      <w:r w:rsidR="005F052C">
        <w:t xml:space="preserve"> SQ-LNS should always be accompanied by messaging to reinforce infant and young child feeding (IYCF) recommendations, including a diverse diet with healthy foods from the key food groups.</w:t>
      </w:r>
    </w:p>
    <w:p w14:paraId="65B8037A" w14:textId="3EBF7C27" w:rsidR="00BD323B" w:rsidRDefault="00BD323B" w:rsidP="00CE214C">
      <w:pPr>
        <w:pStyle w:val="ListParagraph"/>
        <w:numPr>
          <w:ilvl w:val="1"/>
          <w:numId w:val="1"/>
        </w:numPr>
      </w:pPr>
      <w:r w:rsidRPr="00BD323B">
        <w:lastRenderedPageBreak/>
        <w:t xml:space="preserve">No adverse effects of SQ-LNS on breast milk intake or infant feeding practices </w:t>
      </w:r>
      <w:r>
        <w:t xml:space="preserve">have been </w:t>
      </w:r>
      <w:r w:rsidRPr="00BD323B">
        <w:t>observed in any of the trials that reported on these outcomes</w:t>
      </w:r>
      <w:r w:rsidR="00D234FE">
        <w:t xml:space="preserve"> </w:t>
      </w:r>
      <w:r w:rsidR="00547F8C">
        <w:fldChar w:fldCharType="begin">
          <w:fldData xml:space="preserve">PEVuZE5vdGU+PENpdGU+PEF1dGhvcj5LdW13ZW5kYTwvQXV0aG9yPjxZZWFyPjIwMTQ8L1llYXI+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</w:fldData>
        </w:fldChar>
      </w:r>
      <w:r w:rsidR="00E8620A">
        <w:instrText xml:space="preserve"> ADDIN EN.CITE </w:instrText>
      </w:r>
      <w:r w:rsidR="00E8620A">
        <w:fldChar w:fldCharType="begin">
          <w:fldData xml:space="preserve">PEVuZE5vdGU+PENpdGU+PEF1dGhvcj5LdW13ZW5kYTwvQXV0aG9yPjxZZWFyPjIwMTQ8L1llYXI+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</w:fldData>
        </w:fldChar>
      </w:r>
      <w:r w:rsidR="00E8620A">
        <w:instrText xml:space="preserve"> ADDIN EN.CITE.DATA </w:instrText>
      </w:r>
      <w:r w:rsidR="00E8620A">
        <w:fldChar w:fldCharType="end"/>
      </w:r>
      <w:r w:rsidR="00547F8C">
        <w:fldChar w:fldCharType="separate"/>
      </w:r>
      <w:r w:rsidR="00E8620A">
        <w:rPr>
          <w:noProof/>
        </w:rPr>
        <w:t>(Kumwenda et al. 2014, Arimond et al. 2017, Lesorogol et al. 2018, Byrd et al. 2019, Jannat et al. 2019)</w:t>
      </w:r>
      <w:r w:rsidR="00547F8C">
        <w:fldChar w:fldCharType="end"/>
      </w:r>
      <w:r w:rsidRPr="00BD323B">
        <w:t xml:space="preserve">. </w:t>
      </w:r>
    </w:p>
    <w:p w14:paraId="5F6A533C" w14:textId="5B2BB4BC" w:rsidR="00CE214C" w:rsidRDefault="00BD323B" w:rsidP="00CE214C">
      <w:pPr>
        <w:pStyle w:val="ListParagraph"/>
        <w:numPr>
          <w:ilvl w:val="1"/>
          <w:numId w:val="1"/>
        </w:numPr>
      </w:pPr>
      <w:r w:rsidRPr="00BD323B">
        <w:t>In some settings, provision of SQ-LNS had positive effects on feeding frequency and consumption of animal-source foods</w:t>
      </w:r>
      <w:r w:rsidR="00D234FE">
        <w:t xml:space="preserve"> </w:t>
      </w:r>
      <w:r w:rsidR="00547F8C">
        <w:fldChar w:fldCharType="begin">
          <w:fldData xml:space="preserve">PEVuZE5vdGU+PENpdGU+PEF1dGhvcj5Bcmltb25kPC9BdXRob3I+PFllYXI+MjAxNzwvWWVhcj48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</w:fldData>
        </w:fldChar>
      </w:r>
      <w:r w:rsidR="003F1B7C">
        <w:instrText xml:space="preserve"> ADDIN EN.CITE </w:instrText>
      </w:r>
      <w:r w:rsidR="003F1B7C">
        <w:fldChar w:fldCharType="begin">
          <w:fldData xml:space="preserve">PEVuZE5vdGU+PENpdGU+PEF1dGhvcj5Bcmltb25kPC9BdXRob3I+PFllYXI+MjAxNzwvWWVhcj48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</w:fldData>
        </w:fldChar>
      </w:r>
      <w:r w:rsidR="003F1B7C">
        <w:instrText xml:space="preserve"> ADDIN EN.CITE.DATA </w:instrText>
      </w:r>
      <w:r w:rsidR="003F1B7C">
        <w:fldChar w:fldCharType="end"/>
      </w:r>
      <w:r w:rsidR="00547F8C">
        <w:fldChar w:fldCharType="separate"/>
      </w:r>
      <w:r w:rsidR="003F1B7C">
        <w:rPr>
          <w:noProof/>
        </w:rPr>
        <w:t>(Arimond et al. 2017)</w:t>
      </w:r>
      <w:r w:rsidR="00547F8C">
        <w:fldChar w:fldCharType="end"/>
      </w:r>
      <w:r w:rsidR="00610966">
        <w:t>.</w:t>
      </w:r>
    </w:p>
    <w:p w14:paraId="57513C94" w14:textId="77777777" w:rsidR="006E3DEB" w:rsidRDefault="006E3DEB" w:rsidP="006E3DEB">
      <w:pPr>
        <w:pStyle w:val="ListParagraph"/>
        <w:ind w:left="1440"/>
      </w:pPr>
    </w:p>
    <w:p w14:paraId="628DEF67" w14:textId="77777777" w:rsidR="006E3DEB" w:rsidRDefault="006E3DEB" w:rsidP="006E3DEB">
      <w:pPr>
        <w:pStyle w:val="ListParagraph"/>
        <w:numPr>
          <w:ilvl w:val="0"/>
          <w:numId w:val="1"/>
        </w:numPr>
      </w:pPr>
      <w:r>
        <w:t>Do SQ-LNS have any effects on child overweight or long-term food preferences?</w:t>
      </w:r>
    </w:p>
    <w:p w14:paraId="7A2622FF" w14:textId="55296946" w:rsidR="00F7483C" w:rsidRPr="00F7483C" w:rsidRDefault="00F7483C" w:rsidP="00F7483C">
      <w:pPr>
        <w:pStyle w:val="ListParagraph"/>
        <w:numPr>
          <w:ilvl w:val="1"/>
          <w:numId w:val="1"/>
        </w:numPr>
      </w:pPr>
      <w:r>
        <w:t xml:space="preserve">In the </w:t>
      </w:r>
      <w:r w:rsidR="00045912">
        <w:t xml:space="preserve">14 trials included in the recent individual participant data </w:t>
      </w:r>
      <w:r>
        <w:t xml:space="preserve">meta-analysis, </w:t>
      </w:r>
      <w:r w:rsidR="00045912">
        <w:t xml:space="preserve">the </w:t>
      </w:r>
      <w:r>
        <w:t>p</w:t>
      </w:r>
      <w:r w:rsidRPr="00F7483C">
        <w:t>revalence of child overweight at endline (WLZ &gt; 2) was 0%–4.6%,</w:t>
      </w:r>
      <w:r w:rsidR="00045912">
        <w:t xml:space="preserve"> which was</w:t>
      </w:r>
      <w:r w:rsidRPr="00F7483C">
        <w:t xml:space="preserve"> too low to calculate differences</w:t>
      </w:r>
      <w:r w:rsidR="00045912">
        <w:t xml:space="preserve"> in child overweight</w:t>
      </w:r>
      <w:r w:rsidRPr="00F7483C">
        <w:t xml:space="preserve"> due to SQ-LNS. </w:t>
      </w:r>
      <w:r w:rsidR="00045912">
        <w:t xml:space="preserve">The </w:t>
      </w:r>
      <w:r w:rsidR="005A1562">
        <w:t>prevalence of WLZ &gt; 1 was 0.6% -</w:t>
      </w:r>
      <w:r w:rsidR="00045912">
        <w:t xml:space="preserve"> 18%, and in only 5 of the 14 trials was the prevalence &gt;10% even though the prevalence in a normal healthy population should be ~16%</w:t>
      </w:r>
      <w:r w:rsidR="00547F8C">
        <w:t xml:space="preserve"> </w:t>
      </w:r>
      <w:r w:rsidR="00547F8C">
        <w:fldChar w:fldCharType="begin">
          <w:fldData xml:space="preserve">PEVuZE5vdGU+PENpdGU+PEF1dGhvcj5EZXdleTwvQXV0aG9yPjxZZWFyPjIwMjE8L1llYXI+PFJl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==
</w:fldData>
        </w:fldChar>
      </w:r>
      <w:r w:rsidR="00486DD2">
        <w:instrText xml:space="preserve"> ADDIN EN.CITE </w:instrText>
      </w:r>
      <w:r w:rsidR="00486DD2">
        <w:fldChar w:fldCharType="begin">
          <w:fldData xml:space="preserve">PEVuZE5vdGU+PENpdGU+PEF1dGhvcj5EZXdleTwvQXV0aG9yPjxZZWFyPjIwMjE8L1llYXI+PFJl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==
</w:fldData>
        </w:fldChar>
      </w:r>
      <w:r w:rsidR="00486DD2">
        <w:instrText xml:space="preserve"> ADDIN EN.CITE.DATA </w:instrText>
      </w:r>
      <w:r w:rsidR="00486DD2">
        <w:fldChar w:fldCharType="end"/>
      </w:r>
      <w:r w:rsidR="00547F8C">
        <w:fldChar w:fldCharType="separate"/>
      </w:r>
      <w:r w:rsidR="003F1B7C">
        <w:rPr>
          <w:noProof/>
        </w:rPr>
        <w:t>(Dewey et al. 2021)</w:t>
      </w:r>
      <w:r w:rsidR="00547F8C">
        <w:fldChar w:fldCharType="end"/>
      </w:r>
      <w:r w:rsidR="00045912">
        <w:t>.</w:t>
      </w:r>
    </w:p>
    <w:p w14:paraId="24199603" w14:textId="14FC0DFB" w:rsidR="00F7483C" w:rsidRPr="00F7483C" w:rsidRDefault="00F7483C" w:rsidP="00F7483C">
      <w:pPr>
        <w:pStyle w:val="ListParagraph"/>
        <w:numPr>
          <w:ilvl w:val="1"/>
          <w:numId w:val="1"/>
        </w:numPr>
      </w:pPr>
      <w:r w:rsidRPr="00F7483C">
        <w:t>No short- or long-term adverse effects of SQ-LNS on child fatness or high BMI have been observed</w:t>
      </w:r>
      <w:r w:rsidR="005A1562">
        <w:t xml:space="preserve"> in individual trials</w:t>
      </w:r>
      <w:r w:rsidR="00734455">
        <w:t xml:space="preserve"> </w:t>
      </w:r>
      <w:r w:rsidR="00734455">
        <w:fldChar w:fldCharType="begin">
          <w:fldData xml:space="preserve">PEVuZE5vdGU+PENpdGU+PEF1dGhvcj5LdW1vcmR6aWU8L0F1dGhvcj48WWVhcj4yMDE5PC9ZZWFy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</w:fldData>
        </w:fldChar>
      </w:r>
      <w:r w:rsidR="00C56123">
        <w:instrText xml:space="preserve"> ADDIN EN.CITE </w:instrText>
      </w:r>
      <w:r w:rsidR="00C56123">
        <w:fldChar w:fldCharType="begin">
          <w:fldData xml:space="preserve">PEVuZE5vdGU+PENpdGU+PEF1dGhvcj5LdW1vcmR6aWU8L0F1dGhvcj48WWVhcj4yMDE5PC9ZZWFy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</w:fldData>
        </w:fldChar>
      </w:r>
      <w:r w:rsidR="00C56123">
        <w:instrText xml:space="preserve"> ADDIN EN.CITE.DATA </w:instrText>
      </w:r>
      <w:r w:rsidR="00C56123">
        <w:fldChar w:fldCharType="end"/>
      </w:r>
      <w:r w:rsidR="00734455">
        <w:fldChar w:fldCharType="separate"/>
      </w:r>
      <w:r w:rsidR="00C56123">
        <w:rPr>
          <w:noProof/>
        </w:rPr>
        <w:t>(Kumordzie et al. 2019, Shaikh et al. 2020, Abbeddou et al. 2022)</w:t>
      </w:r>
      <w:r w:rsidR="00734455">
        <w:fldChar w:fldCharType="end"/>
      </w:r>
      <w:r w:rsidRPr="00F7483C">
        <w:t>. In</w:t>
      </w:r>
      <w:r w:rsidR="003943AC">
        <w:t xml:space="preserve"> Bangladesh</w:t>
      </w:r>
      <w:r w:rsidR="00564E45">
        <w:t xml:space="preserve"> and Burkina Faso</w:t>
      </w:r>
      <w:r w:rsidR="00734455" w:rsidRPr="00F7483C">
        <w:t xml:space="preserve">, the </w:t>
      </w:r>
      <w:r w:rsidR="00734455">
        <w:t>SQ-</w:t>
      </w:r>
      <w:r w:rsidR="00734455" w:rsidRPr="00F7483C">
        <w:t>LNS groups had greater increases in fat-free mass, consistent with improved linear growth and no increase in the risk of excess adiposity</w:t>
      </w:r>
      <w:r w:rsidR="00734455">
        <w:t xml:space="preserve"> </w:t>
      </w:r>
      <w:r w:rsidR="003943AC">
        <w:fldChar w:fldCharType="begin">
          <w:fldData xml:space="preserve">PEVuZE5vdGU+PENpdGU+PEF1dGhvcj5TaGFpa2g8L0F1dGhvcj48WWVhcj4yMDIwPC9ZZWFyPjxS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</w:fldData>
        </w:fldChar>
      </w:r>
      <w:r w:rsidR="00C56123">
        <w:instrText xml:space="preserve"> ADDIN EN.CITE </w:instrText>
      </w:r>
      <w:r w:rsidR="00C56123">
        <w:fldChar w:fldCharType="begin">
          <w:fldData xml:space="preserve">PEVuZE5vdGU+PENpdGU+PEF1dGhvcj5TaGFpa2g8L0F1dGhvcj48WWVhcj4yMDIwPC9ZZWFyPjxS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</w:fldData>
        </w:fldChar>
      </w:r>
      <w:r w:rsidR="00C56123">
        <w:instrText xml:space="preserve"> ADDIN EN.CITE.DATA </w:instrText>
      </w:r>
      <w:r w:rsidR="00C56123">
        <w:fldChar w:fldCharType="end"/>
      </w:r>
      <w:r w:rsidR="003943AC">
        <w:fldChar w:fldCharType="separate"/>
      </w:r>
      <w:r w:rsidR="00C56123">
        <w:rPr>
          <w:noProof/>
        </w:rPr>
        <w:t>(Shaikh et al. 2020, Abbeddou et al. 2022)</w:t>
      </w:r>
      <w:r w:rsidR="003943AC">
        <w:fldChar w:fldCharType="end"/>
      </w:r>
      <w:r w:rsidRPr="00F7483C">
        <w:t>.</w:t>
      </w:r>
      <w:r w:rsidR="005A1562">
        <w:t xml:space="preserve"> </w:t>
      </w:r>
    </w:p>
    <w:p w14:paraId="049CB0DC" w14:textId="050C3550" w:rsidR="006E3DEB" w:rsidRDefault="00F7483C" w:rsidP="00F7483C">
      <w:pPr>
        <w:pStyle w:val="ListParagraph"/>
        <w:numPr>
          <w:ilvl w:val="1"/>
          <w:numId w:val="1"/>
        </w:numPr>
      </w:pPr>
      <w:r w:rsidRPr="00F7483C">
        <w:t>In follow-up studies at 3-6 y</w:t>
      </w:r>
      <w:r w:rsidR="00B36BCA">
        <w:t>ears of age</w:t>
      </w:r>
      <w:r w:rsidRPr="00F7483C">
        <w:t xml:space="preserve"> in </w:t>
      </w:r>
      <w:r w:rsidR="00C804E7">
        <w:t xml:space="preserve">Bangladesh and </w:t>
      </w:r>
      <w:r w:rsidRPr="00F7483C">
        <w:t>Ghana, children in the SQ-LNS group had no greater preference for, or consumption of, sweet foods &amp; beverages or high-fat foo</w:t>
      </w:r>
      <w:r>
        <w:t>ds</w:t>
      </w:r>
      <w:r w:rsidR="00B6657D">
        <w:t xml:space="preserve"> than children in the control group</w:t>
      </w:r>
      <w:r w:rsidR="00AA4F3B">
        <w:t xml:space="preserve"> </w:t>
      </w:r>
      <w:r w:rsidR="00AA4F3B">
        <w:fldChar w:fldCharType="begin">
          <w:fldData xml:space="preserve">PEVuZE5vdGU+PENpdGU+PEF1dGhvcj5Pa3JvbmlwYTwvQXV0aG9yPjxZZWFyPjIwMTk8L1llYXI+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</w:fldData>
        </w:fldChar>
      </w:r>
      <w:r w:rsidR="003F1B7C">
        <w:instrText xml:space="preserve"> ADDIN EN.CITE </w:instrText>
      </w:r>
      <w:r w:rsidR="003F1B7C">
        <w:fldChar w:fldCharType="begin">
          <w:fldData xml:space="preserve">PEVuZE5vdGU+PENpdGU+PEF1dGhvcj5Pa3JvbmlwYTwvQXV0aG9yPjxZZWFyPjIwMTk8L1llYXI+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</w:fldData>
        </w:fldChar>
      </w:r>
      <w:r w:rsidR="003F1B7C">
        <w:instrText xml:space="preserve"> ADDIN EN.CITE.DATA </w:instrText>
      </w:r>
      <w:r w:rsidR="003F1B7C">
        <w:fldChar w:fldCharType="end"/>
      </w:r>
      <w:r w:rsidR="00AA4F3B">
        <w:fldChar w:fldCharType="separate"/>
      </w:r>
      <w:r w:rsidR="003F1B7C">
        <w:rPr>
          <w:noProof/>
        </w:rPr>
        <w:t>(Dewey et al. 2017, Okronipa et al. 2019, Okronipa et al. 2020)</w:t>
      </w:r>
      <w:r w:rsidR="00AA4F3B">
        <w:fldChar w:fldCharType="end"/>
      </w:r>
      <w:r w:rsidR="00B6657D">
        <w:t>.</w:t>
      </w:r>
    </w:p>
    <w:p w14:paraId="45641E0A" w14:textId="77777777" w:rsidR="00337728" w:rsidRDefault="00337728" w:rsidP="00337728">
      <w:pPr>
        <w:pStyle w:val="ListParagraph"/>
        <w:ind w:left="2160"/>
      </w:pPr>
    </w:p>
    <w:p w14:paraId="2CE14EE9" w14:textId="77777777" w:rsidR="00A2246D" w:rsidRDefault="00A2246D" w:rsidP="00337728">
      <w:pPr>
        <w:pStyle w:val="ListParagraph"/>
        <w:numPr>
          <w:ilvl w:val="0"/>
          <w:numId w:val="1"/>
        </w:numPr>
      </w:pPr>
      <w:r>
        <w:t>What information is available on acceptability and compliance with SQ-LNS?</w:t>
      </w:r>
    </w:p>
    <w:p w14:paraId="5A9CFBFD" w14:textId="16F91307" w:rsidR="00F5415A" w:rsidRPr="00F5415A" w:rsidRDefault="00F5415A" w:rsidP="00F5415A">
      <w:pPr>
        <w:pStyle w:val="ListParagraph"/>
        <w:numPr>
          <w:ilvl w:val="1"/>
          <w:numId w:val="1"/>
        </w:numPr>
      </w:pPr>
      <w:r w:rsidRPr="00F5415A">
        <w:t>Numerous acceptability trials of SQ-LNS have demonstrated high acceptability among children and their caregivers</w:t>
      </w:r>
      <w:r w:rsidR="00FE4407">
        <w:t xml:space="preserve"> </w:t>
      </w:r>
      <w:r w:rsidR="00FE4407">
        <w:fldChar w:fldCharType="begin">
          <w:fldData xml:space="preserve">PEVuZE5vdGU+PENpdGU+PEF1dGhvcj5BZHUtQWZhcnd1YWg8L0F1dGhvcj48WWVhcj4yMDA4PC9Z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</w:fldData>
        </w:fldChar>
      </w:r>
      <w:r w:rsidR="003F1B7C">
        <w:instrText xml:space="preserve"> ADDIN EN.CITE </w:instrText>
      </w:r>
      <w:r w:rsidR="003F1B7C">
        <w:fldChar w:fldCharType="begin">
          <w:fldData xml:space="preserve">PEVuZE5vdGU+PENpdGU+PEF1dGhvcj5BZHUtQWZhcnd1YWg8L0F1dGhvcj48WWVhcj4yMDA4PC9Z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</w:fldData>
        </w:fldChar>
      </w:r>
      <w:r w:rsidR="003F1B7C">
        <w:instrText xml:space="preserve"> ADDIN EN.CITE.DATA </w:instrText>
      </w:r>
      <w:r w:rsidR="003F1B7C">
        <w:fldChar w:fldCharType="end"/>
      </w:r>
      <w:r w:rsidR="00FE4407">
        <w:fldChar w:fldCharType="separate"/>
      </w:r>
      <w:r w:rsidR="003F1B7C">
        <w:rPr>
          <w:noProof/>
        </w:rPr>
        <w:t>(Adu-Afarwuah et al. 2008, Adu-Afarwuah et al. 2011, Hess et al. 2011, Phuka et al. 2011, Ashorn et al. 2015)</w:t>
      </w:r>
      <w:r w:rsidR="00FE4407">
        <w:fldChar w:fldCharType="end"/>
      </w:r>
      <w:r w:rsidR="00DE1A1C">
        <w:t>.</w:t>
      </w:r>
      <w:r w:rsidR="00476AF0">
        <w:t xml:space="preserve"> </w:t>
      </w:r>
    </w:p>
    <w:p w14:paraId="11A10EEA" w14:textId="77777777" w:rsidR="00E3610E" w:rsidRDefault="00E3610E" w:rsidP="00E3610E">
      <w:pPr>
        <w:pStyle w:val="ListParagraph"/>
        <w:numPr>
          <w:ilvl w:val="1"/>
          <w:numId w:val="1"/>
        </w:numPr>
      </w:pPr>
      <w:r>
        <w:t>Caregivers indicate that they value the</w:t>
      </w:r>
      <w:r w:rsidRPr="00120022">
        <w:t xml:space="preserve"> convenience of a pre-prepared product that does not </w:t>
      </w:r>
      <w:r>
        <w:t>need</w:t>
      </w:r>
      <w:r w:rsidRPr="00120022">
        <w:t xml:space="preserve"> </w:t>
      </w:r>
      <w:r>
        <w:t xml:space="preserve">refrigeration and saves time because it does not require </w:t>
      </w:r>
      <w:r w:rsidRPr="00120022">
        <w:t>cooking</w:t>
      </w:r>
      <w:r>
        <w:t xml:space="preserve"> or fetching </w:t>
      </w:r>
      <w:r w:rsidRPr="00120022">
        <w:t>water.</w:t>
      </w:r>
    </w:p>
    <w:p w14:paraId="544D8ABB" w14:textId="19256281" w:rsidR="0034206F" w:rsidRDefault="00F5415A" w:rsidP="00604C96">
      <w:pPr>
        <w:pStyle w:val="ListParagraph"/>
        <w:numPr>
          <w:ilvl w:val="1"/>
          <w:numId w:val="1"/>
        </w:numPr>
      </w:pPr>
      <w:r w:rsidRPr="00F5415A">
        <w:t xml:space="preserve">When delivery issues </w:t>
      </w:r>
      <w:r w:rsidR="00DE1A1C">
        <w:t xml:space="preserve">are </w:t>
      </w:r>
      <w:r w:rsidRPr="00F5415A">
        <w:t>not a problem,</w:t>
      </w:r>
      <w:r w:rsidR="00DE1A1C">
        <w:t xml:space="preserve"> average</w:t>
      </w:r>
      <w:r w:rsidRPr="00F5415A">
        <w:t xml:space="preserve"> compliance </w:t>
      </w:r>
      <w:r w:rsidR="00DE1A1C">
        <w:t>has been quite high</w:t>
      </w:r>
      <w:r w:rsidR="00560027">
        <w:t xml:space="preserve"> (70-100%)</w:t>
      </w:r>
      <w:r w:rsidR="00DE1A1C">
        <w:t xml:space="preserve"> in most trials and programs </w:t>
      </w:r>
      <w:r w:rsidR="00BE031D">
        <w:fldChar w:fldCharType="begin">
          <w:fldData xml:space="preserve">PEVuZE5vdGU+PENpdGU+PEF1dGhvcj5EZXdleTwvQXV0aG9yPjxZZWFyPjIwMjE8L1llYXI+PFJl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==
</w:fldData>
        </w:fldChar>
      </w:r>
      <w:r w:rsidR="00486DD2">
        <w:instrText xml:space="preserve"> ADDIN EN.CITE </w:instrText>
      </w:r>
      <w:r w:rsidR="00486DD2">
        <w:fldChar w:fldCharType="begin">
          <w:fldData xml:space="preserve">PEVuZE5vdGU+PENpdGU+PEF1dGhvcj5EZXdleTwvQXV0aG9yPjxZZWFyPjIwMjE8L1llYXI+PFJl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==
</w:fldData>
        </w:fldChar>
      </w:r>
      <w:r w:rsidR="00486DD2">
        <w:instrText xml:space="preserve"> ADDIN EN.CITE.DATA </w:instrText>
      </w:r>
      <w:r w:rsidR="00486DD2">
        <w:fldChar w:fldCharType="end"/>
      </w:r>
      <w:r w:rsidR="00BE031D">
        <w:fldChar w:fldCharType="separate"/>
      </w:r>
      <w:r w:rsidR="003F1B7C">
        <w:rPr>
          <w:noProof/>
        </w:rPr>
        <w:t>(Dewey et al. 2021)</w:t>
      </w:r>
      <w:r w:rsidR="00BE031D">
        <w:fldChar w:fldCharType="end"/>
      </w:r>
      <w:r w:rsidR="00DE1A1C">
        <w:t>.</w:t>
      </w:r>
    </w:p>
    <w:p w14:paraId="36C9B34E" w14:textId="720539E3" w:rsidR="00A224CE" w:rsidRDefault="00A224CE" w:rsidP="00604C96">
      <w:pPr>
        <w:pStyle w:val="ListParagraph"/>
        <w:numPr>
          <w:ilvl w:val="1"/>
          <w:numId w:val="1"/>
        </w:numPr>
      </w:pPr>
      <w:r w:rsidRPr="00A224CE">
        <w:t xml:space="preserve">More research on compliance is needed in highly food insecure </w:t>
      </w:r>
      <w:r w:rsidR="00BE48B9">
        <w:t>settings</w:t>
      </w:r>
      <w:r w:rsidRPr="00A224CE">
        <w:t xml:space="preserve"> or </w:t>
      </w:r>
      <w:r w:rsidR="00BE48B9">
        <w:t xml:space="preserve">in the context of </w:t>
      </w:r>
      <w:r w:rsidRPr="00A224CE">
        <w:t xml:space="preserve">humanitarian </w:t>
      </w:r>
      <w:r w:rsidR="00BE48B9">
        <w:t>assistance</w:t>
      </w:r>
      <w:r w:rsidRPr="00A224CE">
        <w:t>, where the potential for intra-household sharing is high. SQ-LNS may need to be delivered with other interventions aimed at addressing the food and nutrient requirements of other household members</w:t>
      </w:r>
      <w:r w:rsidR="0018099F">
        <w:t xml:space="preserve"> </w:t>
      </w:r>
      <w:r w:rsidR="007A7EA1">
        <w:fldChar w:fldCharType="begin"/>
      </w:r>
      <w:r w:rsidR="007A7EA1">
        <w:instrText xml:space="preserve"> ADDIN EN.CITE &lt;EndNote&gt;&lt;Cite&gt;&lt;Author&gt;USAID Advancing Nutrition&lt;/Author&gt;&lt;Year&gt;2022&lt;/Year&gt;&lt;RecNum&gt;29324&lt;/RecNum&gt;&lt;DisplayText&gt;(USAID Advancing Nutrition 2022)&lt;/DisplayText&gt;&lt;record&gt;&lt;rec-number&gt;29324&lt;/rec-number&gt;&lt;foreign-keys&gt;&lt;key app="EN" db-id="rx0z5wt9dzttzeevv5n5tw2bs5dxvwazpdxz" timestamp="1681339631"&gt;29324&lt;/key&gt;&lt;/foreign-keys&gt;&lt;ref-type name="Journal Article"&gt;17&lt;/ref-type&gt;&lt;contributors&gt;&lt;authors&gt;&lt;author&gt;USAID Advancing Nutrition,&lt;/author&gt;&lt;/authors&gt;&lt;/contributors&gt;&lt;titles&gt;&lt;title&gt;Small-Quantity Lipid-Based Nutrient Supplement Program Implementation Learnings and Considerations for Scale-Up from International Food Relief Partnership Partners in Honduras, Niger, and Somalia. Arlington, VA: USAID Advancing Nutrition.  Available at: https://www.advancingnutrition.org/resources/small-quantity-lipid-based-nutrient-supplement-program-implementation.  Accessed on: 12 April 2023.&lt;/title&gt;&lt;/titles&gt;&lt;dates&gt;&lt;year&gt;2022&lt;/year&gt;&lt;/dates&gt;&lt;urls&gt;&lt;/urls&gt;&lt;/record&gt;&lt;/Cite&gt;&lt;/EndNote&gt;</w:instrText>
      </w:r>
      <w:r w:rsidR="007A7EA1">
        <w:fldChar w:fldCharType="separate"/>
      </w:r>
      <w:r w:rsidR="007A7EA1">
        <w:rPr>
          <w:noProof/>
        </w:rPr>
        <w:t>(USAID Advancing Nutrition 2022)</w:t>
      </w:r>
      <w:r w:rsidR="007A7EA1">
        <w:fldChar w:fldCharType="end"/>
      </w:r>
      <w:r w:rsidRPr="00A224CE">
        <w:t>.</w:t>
      </w:r>
    </w:p>
    <w:p w14:paraId="64E23596" w14:textId="77777777" w:rsidR="00A2246D" w:rsidRDefault="00A2246D" w:rsidP="00A2246D">
      <w:pPr>
        <w:pStyle w:val="ListParagraph"/>
      </w:pPr>
    </w:p>
    <w:p w14:paraId="552E963B" w14:textId="0ACB1121" w:rsidR="00337728" w:rsidRDefault="00337728" w:rsidP="00337728">
      <w:pPr>
        <w:pStyle w:val="ListParagraph"/>
        <w:numPr>
          <w:ilvl w:val="0"/>
          <w:numId w:val="1"/>
        </w:numPr>
      </w:pPr>
      <w:r>
        <w:t>What are the costs of SQ-LNS interventions?</w:t>
      </w:r>
      <w:r w:rsidR="00F15DAF">
        <w:t xml:space="preserve"> </w:t>
      </w:r>
    </w:p>
    <w:p w14:paraId="1DDC0534" w14:textId="09E9DE5D" w:rsidR="00CC2F0D" w:rsidRDefault="00CC2F0D" w:rsidP="00CC2F0D">
      <w:pPr>
        <w:pStyle w:val="ListParagraph"/>
        <w:numPr>
          <w:ilvl w:val="1"/>
          <w:numId w:val="1"/>
        </w:numPr>
      </w:pPr>
      <w:r>
        <w:t xml:space="preserve">The estimated price per sachet is ~0.07-0.08 USD.  In February 2023 the cost of one carton (600 sachets) of SQ-LNS was 45.70 USD, equivalent to 0.076 USD per sachet. For a 12-month supply, the cost at that price would be ~28 USD per child. See UNICEF supply catalogue for up to date prices: </w:t>
      </w:r>
      <w:hyperlink r:id="rId11" w:history="1">
        <w:r w:rsidRPr="009236FC">
          <w:rPr>
            <w:rStyle w:val="Hyperlink"/>
          </w:rPr>
          <w:t>https://supply.unicef.org/s0000323.html</w:t>
        </w:r>
      </w:hyperlink>
      <w:r>
        <w:t xml:space="preserve">  </w:t>
      </w:r>
    </w:p>
    <w:p w14:paraId="1CC06D31" w14:textId="77777777" w:rsidR="00CC2F0D" w:rsidRDefault="00CC2F0D" w:rsidP="00CC2F0D">
      <w:pPr>
        <w:pStyle w:val="ListParagraph"/>
        <w:numPr>
          <w:ilvl w:val="1"/>
          <w:numId w:val="1"/>
        </w:numPr>
      </w:pPr>
      <w:r>
        <w:t xml:space="preserve">Non-product costs can vary widely due to differences in program design and delivery platform (e.g., mode and frequency of distribution of SQ-LNS, costs shared with other </w:t>
      </w:r>
      <w:r>
        <w:lastRenderedPageBreak/>
        <w:t>program components such as personnel time and overhead), costs required for set-up, and overage (buffer) estimates used for planning. In the early stages of program implementation, cost per child may be higher than is the case after the program has been operating for some time, due to fixed start-up costs and lags in building up coverage.</w:t>
      </w:r>
    </w:p>
    <w:p w14:paraId="1D29A75A" w14:textId="06E10E08" w:rsidR="00CC2F0D" w:rsidRDefault="00CC2F0D" w:rsidP="00CC2F0D">
      <w:pPr>
        <w:pStyle w:val="ListParagraph"/>
        <w:numPr>
          <w:ilvl w:val="1"/>
          <w:numId w:val="1"/>
        </w:numPr>
      </w:pPr>
      <w:r>
        <w:t>Information from several case studies on SQ-LNS costs (in 2021 USD) is provided in the table below.</w:t>
      </w:r>
    </w:p>
    <w:tbl>
      <w:tblPr>
        <w:tblStyle w:val="TableGrid"/>
        <w:tblpPr w:leftFromText="180" w:rightFromText="180" w:vertAnchor="page" w:horzAnchor="margin" w:tblpXSpec="center" w:tblpY="3799"/>
        <w:tblW w:w="10767" w:type="dxa"/>
        <w:tblLook w:val="04A0" w:firstRow="1" w:lastRow="0" w:firstColumn="1" w:lastColumn="0" w:noHBand="0" w:noVBand="1"/>
      </w:tblPr>
      <w:tblGrid>
        <w:gridCol w:w="1754"/>
        <w:gridCol w:w="1301"/>
        <w:gridCol w:w="1485"/>
        <w:gridCol w:w="1114"/>
        <w:gridCol w:w="1021"/>
        <w:gridCol w:w="1236"/>
        <w:gridCol w:w="1027"/>
        <w:gridCol w:w="1829"/>
      </w:tblGrid>
      <w:tr w:rsidR="00860C10" w14:paraId="0F3CFC81" w14:textId="77777777" w:rsidTr="00860C10">
        <w:trPr>
          <w:trHeight w:val="211"/>
        </w:trPr>
        <w:tc>
          <w:tcPr>
            <w:tcW w:w="1754" w:type="dxa"/>
          </w:tcPr>
          <w:p w14:paraId="145689AD" w14:textId="77777777" w:rsidR="00860C10" w:rsidRPr="00860C10" w:rsidRDefault="00860C10" w:rsidP="00860C10">
            <w:pPr>
              <w:rPr>
                <w:b/>
                <w:sz w:val="18"/>
                <w:szCs w:val="18"/>
              </w:rPr>
            </w:pPr>
            <w:r w:rsidRPr="00860C10">
              <w:rPr>
                <w:b/>
                <w:sz w:val="18"/>
                <w:szCs w:val="18"/>
              </w:rPr>
              <w:t>Country</w:t>
            </w:r>
          </w:p>
        </w:tc>
        <w:tc>
          <w:tcPr>
            <w:tcW w:w="1301" w:type="dxa"/>
          </w:tcPr>
          <w:p w14:paraId="56EC664C" w14:textId="77777777" w:rsidR="00860C10" w:rsidRPr="00860C10" w:rsidRDefault="00860C10" w:rsidP="00860C10">
            <w:pPr>
              <w:jc w:val="center"/>
              <w:rPr>
                <w:b/>
                <w:sz w:val="18"/>
                <w:szCs w:val="18"/>
              </w:rPr>
            </w:pPr>
            <w:r w:rsidRPr="00860C10">
              <w:rPr>
                <w:b/>
                <w:sz w:val="18"/>
                <w:szCs w:val="18"/>
              </w:rPr>
              <w:t>Uganda</w:t>
            </w:r>
            <w:r w:rsidRPr="00860C10">
              <w:rPr>
                <w:sz w:val="18"/>
                <w:szCs w:val="18"/>
                <w:vertAlign w:val="superscript"/>
              </w:rPr>
              <w:t>1</w:t>
            </w:r>
          </w:p>
        </w:tc>
        <w:tc>
          <w:tcPr>
            <w:tcW w:w="1485" w:type="dxa"/>
          </w:tcPr>
          <w:p w14:paraId="461D5125" w14:textId="77777777" w:rsidR="00860C10" w:rsidRPr="00860C10" w:rsidRDefault="00860C10" w:rsidP="00860C10">
            <w:pPr>
              <w:jc w:val="center"/>
              <w:rPr>
                <w:b/>
                <w:sz w:val="18"/>
                <w:szCs w:val="18"/>
              </w:rPr>
            </w:pPr>
            <w:r w:rsidRPr="00860C10">
              <w:rPr>
                <w:b/>
                <w:sz w:val="18"/>
                <w:szCs w:val="18"/>
              </w:rPr>
              <w:t>Madagascar</w:t>
            </w:r>
            <w:r w:rsidRPr="00860C10">
              <w:rPr>
                <w:sz w:val="18"/>
                <w:szCs w:val="18"/>
                <w:vertAlign w:val="superscript"/>
              </w:rPr>
              <w:t>2</w:t>
            </w:r>
          </w:p>
        </w:tc>
        <w:tc>
          <w:tcPr>
            <w:tcW w:w="2135" w:type="dxa"/>
            <w:gridSpan w:val="2"/>
          </w:tcPr>
          <w:p w14:paraId="6DBEC29E" w14:textId="77777777" w:rsidR="00860C10" w:rsidRPr="00860C10" w:rsidRDefault="00860C10" w:rsidP="00860C10">
            <w:pPr>
              <w:jc w:val="center"/>
              <w:rPr>
                <w:b/>
                <w:sz w:val="18"/>
                <w:szCs w:val="18"/>
              </w:rPr>
            </w:pPr>
            <w:r w:rsidRPr="00860C10">
              <w:rPr>
                <w:b/>
                <w:sz w:val="18"/>
                <w:szCs w:val="18"/>
              </w:rPr>
              <w:t>Mali</w:t>
            </w:r>
            <w:r w:rsidRPr="00860C10">
              <w:rPr>
                <w:sz w:val="18"/>
                <w:szCs w:val="18"/>
                <w:vertAlign w:val="superscript"/>
              </w:rPr>
              <w:t>3</w:t>
            </w:r>
          </w:p>
        </w:tc>
        <w:tc>
          <w:tcPr>
            <w:tcW w:w="2263" w:type="dxa"/>
            <w:gridSpan w:val="2"/>
          </w:tcPr>
          <w:p w14:paraId="4A3D20DB" w14:textId="77777777" w:rsidR="00860C10" w:rsidRPr="00860C10" w:rsidRDefault="00860C10" w:rsidP="00860C10">
            <w:pPr>
              <w:jc w:val="center"/>
              <w:rPr>
                <w:b/>
                <w:sz w:val="18"/>
                <w:szCs w:val="18"/>
              </w:rPr>
            </w:pPr>
            <w:r w:rsidRPr="00860C10">
              <w:rPr>
                <w:b/>
                <w:sz w:val="18"/>
                <w:szCs w:val="18"/>
              </w:rPr>
              <w:t>Burkina Faso</w:t>
            </w:r>
            <w:r w:rsidRPr="00860C10">
              <w:rPr>
                <w:sz w:val="18"/>
                <w:szCs w:val="18"/>
                <w:vertAlign w:val="superscript"/>
              </w:rPr>
              <w:t>4</w:t>
            </w:r>
          </w:p>
        </w:tc>
        <w:tc>
          <w:tcPr>
            <w:tcW w:w="1829" w:type="dxa"/>
          </w:tcPr>
          <w:p w14:paraId="26225C55" w14:textId="77777777" w:rsidR="00860C10" w:rsidRPr="00860C10" w:rsidRDefault="00860C10" w:rsidP="00860C10">
            <w:pPr>
              <w:jc w:val="center"/>
              <w:rPr>
                <w:b/>
                <w:sz w:val="18"/>
                <w:szCs w:val="18"/>
              </w:rPr>
            </w:pPr>
            <w:r w:rsidRPr="00860C10">
              <w:rPr>
                <w:b/>
                <w:sz w:val="18"/>
                <w:szCs w:val="18"/>
              </w:rPr>
              <w:t>Bangladesh</w:t>
            </w:r>
            <w:r w:rsidRPr="00860C10">
              <w:rPr>
                <w:sz w:val="18"/>
                <w:szCs w:val="18"/>
                <w:vertAlign w:val="superscript"/>
              </w:rPr>
              <w:t>5</w:t>
            </w:r>
          </w:p>
        </w:tc>
      </w:tr>
      <w:tr w:rsidR="00860C10" w14:paraId="6BB31DE1" w14:textId="77777777" w:rsidTr="00860C10">
        <w:trPr>
          <w:trHeight w:val="211"/>
        </w:trPr>
        <w:tc>
          <w:tcPr>
            <w:tcW w:w="1754" w:type="dxa"/>
          </w:tcPr>
          <w:p w14:paraId="31AF8940" w14:textId="77777777" w:rsidR="00860C10" w:rsidRPr="00860C10" w:rsidRDefault="00860C10" w:rsidP="00860C10">
            <w:pPr>
              <w:rPr>
                <w:sz w:val="18"/>
                <w:szCs w:val="18"/>
              </w:rPr>
            </w:pPr>
            <w:r w:rsidRPr="00860C10">
              <w:rPr>
                <w:sz w:val="18"/>
                <w:szCs w:val="18"/>
              </w:rPr>
              <w:t>Target age range</w:t>
            </w:r>
          </w:p>
        </w:tc>
        <w:tc>
          <w:tcPr>
            <w:tcW w:w="1301" w:type="dxa"/>
          </w:tcPr>
          <w:p w14:paraId="3631326B" w14:textId="77777777" w:rsidR="00860C10" w:rsidRPr="00860C10" w:rsidRDefault="00860C10" w:rsidP="00860C10">
            <w:pPr>
              <w:jc w:val="center"/>
              <w:rPr>
                <w:sz w:val="18"/>
                <w:szCs w:val="18"/>
              </w:rPr>
            </w:pPr>
            <w:r w:rsidRPr="00860C10">
              <w:rPr>
                <w:sz w:val="18"/>
                <w:szCs w:val="18"/>
              </w:rPr>
              <w:t>6-18 mo</w:t>
            </w:r>
          </w:p>
        </w:tc>
        <w:tc>
          <w:tcPr>
            <w:tcW w:w="1485" w:type="dxa"/>
          </w:tcPr>
          <w:p w14:paraId="1868085E" w14:textId="77777777" w:rsidR="00860C10" w:rsidRPr="00860C10" w:rsidRDefault="00860C10" w:rsidP="00860C10">
            <w:pPr>
              <w:jc w:val="center"/>
              <w:rPr>
                <w:sz w:val="18"/>
                <w:szCs w:val="18"/>
              </w:rPr>
            </w:pPr>
            <w:r w:rsidRPr="00860C10">
              <w:rPr>
                <w:sz w:val="18"/>
                <w:szCs w:val="18"/>
              </w:rPr>
              <w:t>6-18 mo</w:t>
            </w:r>
          </w:p>
        </w:tc>
        <w:tc>
          <w:tcPr>
            <w:tcW w:w="2135" w:type="dxa"/>
            <w:gridSpan w:val="2"/>
          </w:tcPr>
          <w:p w14:paraId="6A15BB4A" w14:textId="77777777" w:rsidR="00860C10" w:rsidRPr="00860C10" w:rsidRDefault="00860C10" w:rsidP="00860C10">
            <w:pPr>
              <w:jc w:val="center"/>
              <w:rPr>
                <w:sz w:val="18"/>
                <w:szCs w:val="18"/>
              </w:rPr>
            </w:pPr>
            <w:r w:rsidRPr="00860C10">
              <w:rPr>
                <w:sz w:val="18"/>
                <w:szCs w:val="18"/>
              </w:rPr>
              <w:t>6-23 mo</w:t>
            </w:r>
          </w:p>
        </w:tc>
        <w:tc>
          <w:tcPr>
            <w:tcW w:w="2263" w:type="dxa"/>
            <w:gridSpan w:val="2"/>
          </w:tcPr>
          <w:p w14:paraId="5EBEE81D" w14:textId="77777777" w:rsidR="00860C10" w:rsidRPr="00860C10" w:rsidRDefault="00860C10" w:rsidP="00860C10">
            <w:pPr>
              <w:jc w:val="center"/>
              <w:rPr>
                <w:sz w:val="18"/>
                <w:szCs w:val="18"/>
              </w:rPr>
            </w:pPr>
            <w:r w:rsidRPr="00860C10">
              <w:rPr>
                <w:sz w:val="18"/>
                <w:szCs w:val="18"/>
              </w:rPr>
              <w:t>6-23 mo</w:t>
            </w:r>
          </w:p>
        </w:tc>
        <w:tc>
          <w:tcPr>
            <w:tcW w:w="1829" w:type="dxa"/>
          </w:tcPr>
          <w:p w14:paraId="5CDB7F65" w14:textId="77777777" w:rsidR="00860C10" w:rsidRPr="00860C10" w:rsidRDefault="00860C10" w:rsidP="00860C10">
            <w:pPr>
              <w:jc w:val="center"/>
              <w:rPr>
                <w:sz w:val="18"/>
                <w:szCs w:val="18"/>
              </w:rPr>
            </w:pPr>
            <w:r w:rsidRPr="00860C10">
              <w:rPr>
                <w:sz w:val="18"/>
                <w:szCs w:val="18"/>
              </w:rPr>
              <w:t>6-18 mo</w:t>
            </w:r>
            <w:r w:rsidRPr="00860C10">
              <w:rPr>
                <w:sz w:val="18"/>
                <w:szCs w:val="18"/>
                <w:vertAlign w:val="superscript"/>
              </w:rPr>
              <w:t>7</w:t>
            </w:r>
          </w:p>
        </w:tc>
      </w:tr>
      <w:tr w:rsidR="00860C10" w14:paraId="7D4A6025" w14:textId="77777777" w:rsidTr="00860C10">
        <w:trPr>
          <w:trHeight w:val="415"/>
        </w:trPr>
        <w:tc>
          <w:tcPr>
            <w:tcW w:w="1754" w:type="dxa"/>
          </w:tcPr>
          <w:p w14:paraId="518E38EC" w14:textId="77777777" w:rsidR="00860C10" w:rsidRPr="00860C10" w:rsidRDefault="00860C10" w:rsidP="00860C10">
            <w:pPr>
              <w:rPr>
                <w:sz w:val="18"/>
                <w:szCs w:val="18"/>
              </w:rPr>
            </w:pPr>
            <w:r w:rsidRPr="00860C10">
              <w:rPr>
                <w:sz w:val="18"/>
                <w:szCs w:val="18"/>
              </w:rPr>
              <w:t>Average # recipients/y</w:t>
            </w:r>
          </w:p>
        </w:tc>
        <w:tc>
          <w:tcPr>
            <w:tcW w:w="1301" w:type="dxa"/>
          </w:tcPr>
          <w:p w14:paraId="582A9D0F" w14:textId="77777777" w:rsidR="00860C10" w:rsidRPr="00860C10" w:rsidRDefault="00860C10" w:rsidP="00860C10">
            <w:pPr>
              <w:jc w:val="center"/>
              <w:rPr>
                <w:sz w:val="18"/>
                <w:szCs w:val="18"/>
                <w:vertAlign w:val="superscript"/>
              </w:rPr>
            </w:pPr>
            <w:r w:rsidRPr="00860C10">
              <w:rPr>
                <w:sz w:val="18"/>
                <w:szCs w:val="18"/>
              </w:rPr>
              <w:t>1,118,340</w:t>
            </w:r>
            <w:r w:rsidRPr="00860C10">
              <w:rPr>
                <w:sz w:val="18"/>
                <w:szCs w:val="18"/>
                <w:vertAlign w:val="superscript"/>
              </w:rPr>
              <w:t>6</w:t>
            </w:r>
          </w:p>
        </w:tc>
        <w:tc>
          <w:tcPr>
            <w:tcW w:w="1485" w:type="dxa"/>
          </w:tcPr>
          <w:p w14:paraId="75D834CB" w14:textId="77777777" w:rsidR="00860C10" w:rsidRPr="00860C10" w:rsidRDefault="00860C10" w:rsidP="00860C10">
            <w:pPr>
              <w:jc w:val="center"/>
              <w:rPr>
                <w:sz w:val="18"/>
                <w:szCs w:val="18"/>
              </w:rPr>
            </w:pPr>
            <w:r w:rsidRPr="00860C10">
              <w:rPr>
                <w:sz w:val="18"/>
                <w:szCs w:val="18"/>
              </w:rPr>
              <w:t>3,250</w:t>
            </w:r>
          </w:p>
        </w:tc>
        <w:tc>
          <w:tcPr>
            <w:tcW w:w="2135" w:type="dxa"/>
            <w:gridSpan w:val="2"/>
          </w:tcPr>
          <w:p w14:paraId="026E429E" w14:textId="77777777" w:rsidR="00860C10" w:rsidRPr="00860C10" w:rsidRDefault="00860C10" w:rsidP="00860C10">
            <w:pPr>
              <w:jc w:val="center"/>
              <w:rPr>
                <w:sz w:val="18"/>
                <w:szCs w:val="18"/>
              </w:rPr>
            </w:pPr>
            <w:r w:rsidRPr="00860C10">
              <w:rPr>
                <w:sz w:val="18"/>
                <w:szCs w:val="18"/>
              </w:rPr>
              <w:t>14,550</w:t>
            </w:r>
          </w:p>
        </w:tc>
        <w:tc>
          <w:tcPr>
            <w:tcW w:w="2263" w:type="dxa"/>
            <w:gridSpan w:val="2"/>
          </w:tcPr>
          <w:p w14:paraId="5AFE460B" w14:textId="77777777" w:rsidR="00860C10" w:rsidRPr="00860C10" w:rsidRDefault="00860C10" w:rsidP="00860C10">
            <w:pPr>
              <w:jc w:val="center"/>
              <w:rPr>
                <w:sz w:val="18"/>
                <w:szCs w:val="18"/>
              </w:rPr>
            </w:pPr>
            <w:r w:rsidRPr="00860C10">
              <w:rPr>
                <w:sz w:val="18"/>
                <w:szCs w:val="18"/>
              </w:rPr>
              <w:t>2,283</w:t>
            </w:r>
          </w:p>
        </w:tc>
        <w:tc>
          <w:tcPr>
            <w:tcW w:w="1829" w:type="dxa"/>
          </w:tcPr>
          <w:p w14:paraId="67D1F900" w14:textId="77777777" w:rsidR="00860C10" w:rsidRPr="00860C10" w:rsidRDefault="00860C10" w:rsidP="00860C10">
            <w:pPr>
              <w:jc w:val="center"/>
              <w:rPr>
                <w:sz w:val="18"/>
                <w:szCs w:val="18"/>
              </w:rPr>
            </w:pPr>
            <w:r w:rsidRPr="00860C10">
              <w:rPr>
                <w:sz w:val="18"/>
                <w:szCs w:val="18"/>
              </w:rPr>
              <w:t>465</w:t>
            </w:r>
          </w:p>
        </w:tc>
      </w:tr>
      <w:tr w:rsidR="00860C10" w14:paraId="6D684A42" w14:textId="77777777" w:rsidTr="00860C10">
        <w:trPr>
          <w:trHeight w:val="211"/>
        </w:trPr>
        <w:tc>
          <w:tcPr>
            <w:tcW w:w="1754" w:type="dxa"/>
          </w:tcPr>
          <w:p w14:paraId="295761E8" w14:textId="77777777" w:rsidR="00860C10" w:rsidRPr="00860C10" w:rsidRDefault="00860C10" w:rsidP="00860C10">
            <w:pPr>
              <w:rPr>
                <w:sz w:val="18"/>
                <w:szCs w:val="18"/>
              </w:rPr>
            </w:pPr>
            <w:r w:rsidRPr="00860C10">
              <w:rPr>
                <w:sz w:val="18"/>
                <w:szCs w:val="18"/>
              </w:rPr>
              <w:t>Delivery platform</w:t>
            </w:r>
          </w:p>
        </w:tc>
        <w:tc>
          <w:tcPr>
            <w:tcW w:w="1301" w:type="dxa"/>
          </w:tcPr>
          <w:p w14:paraId="1853BB81" w14:textId="77777777" w:rsidR="00860C10" w:rsidRPr="00860C10" w:rsidRDefault="00860C10" w:rsidP="00860C10">
            <w:pPr>
              <w:jc w:val="center"/>
              <w:rPr>
                <w:sz w:val="18"/>
                <w:szCs w:val="18"/>
              </w:rPr>
            </w:pPr>
            <w:r w:rsidRPr="00860C10">
              <w:rPr>
                <w:sz w:val="18"/>
                <w:szCs w:val="18"/>
              </w:rPr>
              <w:t>CHW program</w:t>
            </w:r>
          </w:p>
        </w:tc>
        <w:tc>
          <w:tcPr>
            <w:tcW w:w="1485" w:type="dxa"/>
          </w:tcPr>
          <w:p w14:paraId="5F4CFC82" w14:textId="77777777" w:rsidR="00860C10" w:rsidRPr="00860C10" w:rsidRDefault="00860C10" w:rsidP="00860C10">
            <w:pPr>
              <w:jc w:val="center"/>
              <w:rPr>
                <w:sz w:val="18"/>
                <w:szCs w:val="18"/>
              </w:rPr>
            </w:pPr>
            <w:r w:rsidRPr="00860C10">
              <w:rPr>
                <w:sz w:val="18"/>
                <w:szCs w:val="18"/>
              </w:rPr>
              <w:t>CHW program</w:t>
            </w:r>
          </w:p>
        </w:tc>
        <w:tc>
          <w:tcPr>
            <w:tcW w:w="2135" w:type="dxa"/>
            <w:gridSpan w:val="2"/>
          </w:tcPr>
          <w:p w14:paraId="277FED5B" w14:textId="77777777" w:rsidR="00860C10" w:rsidRPr="00860C10" w:rsidRDefault="00860C10" w:rsidP="00860C10">
            <w:pPr>
              <w:jc w:val="center"/>
              <w:rPr>
                <w:sz w:val="18"/>
                <w:szCs w:val="18"/>
              </w:rPr>
            </w:pPr>
            <w:r w:rsidRPr="00860C10">
              <w:rPr>
                <w:sz w:val="18"/>
                <w:szCs w:val="18"/>
              </w:rPr>
              <w:t>CHW program</w:t>
            </w:r>
          </w:p>
        </w:tc>
        <w:tc>
          <w:tcPr>
            <w:tcW w:w="2263" w:type="dxa"/>
            <w:gridSpan w:val="2"/>
          </w:tcPr>
          <w:p w14:paraId="71C185A3" w14:textId="77777777" w:rsidR="00860C10" w:rsidRPr="00860C10" w:rsidRDefault="00860C10" w:rsidP="00860C10">
            <w:pPr>
              <w:jc w:val="center"/>
              <w:rPr>
                <w:sz w:val="18"/>
                <w:szCs w:val="18"/>
              </w:rPr>
            </w:pPr>
            <w:r w:rsidRPr="00860C10">
              <w:rPr>
                <w:sz w:val="18"/>
                <w:szCs w:val="18"/>
              </w:rPr>
              <w:t>Health centers</w:t>
            </w:r>
          </w:p>
        </w:tc>
        <w:tc>
          <w:tcPr>
            <w:tcW w:w="1829" w:type="dxa"/>
          </w:tcPr>
          <w:p w14:paraId="2830A64B" w14:textId="77777777" w:rsidR="00860C10" w:rsidRPr="00860C10" w:rsidRDefault="00860C10" w:rsidP="00860C10">
            <w:pPr>
              <w:jc w:val="center"/>
              <w:rPr>
                <w:sz w:val="18"/>
                <w:szCs w:val="18"/>
              </w:rPr>
            </w:pPr>
            <w:r w:rsidRPr="00860C10">
              <w:rPr>
                <w:sz w:val="18"/>
                <w:szCs w:val="18"/>
              </w:rPr>
              <w:t>CHW program</w:t>
            </w:r>
          </w:p>
        </w:tc>
      </w:tr>
      <w:tr w:rsidR="00860C10" w14:paraId="2A64CFE3" w14:textId="77777777" w:rsidTr="00860C10">
        <w:trPr>
          <w:trHeight w:val="634"/>
        </w:trPr>
        <w:tc>
          <w:tcPr>
            <w:tcW w:w="1754" w:type="dxa"/>
          </w:tcPr>
          <w:p w14:paraId="54F5BCF6" w14:textId="77777777" w:rsidR="00860C10" w:rsidRPr="00860C10" w:rsidRDefault="00860C10" w:rsidP="00860C10">
            <w:pPr>
              <w:rPr>
                <w:sz w:val="18"/>
                <w:szCs w:val="18"/>
              </w:rPr>
            </w:pPr>
            <w:r w:rsidRPr="00860C10">
              <w:rPr>
                <w:sz w:val="18"/>
                <w:szCs w:val="18"/>
              </w:rPr>
              <w:t>Mode &amp; frequency of distribution</w:t>
            </w:r>
          </w:p>
        </w:tc>
        <w:tc>
          <w:tcPr>
            <w:tcW w:w="1301" w:type="dxa"/>
          </w:tcPr>
          <w:p w14:paraId="725F144A" w14:textId="77777777" w:rsidR="00860C10" w:rsidRPr="00860C10" w:rsidRDefault="00860C10" w:rsidP="00860C10">
            <w:pPr>
              <w:jc w:val="center"/>
              <w:rPr>
                <w:sz w:val="18"/>
                <w:szCs w:val="18"/>
              </w:rPr>
            </w:pPr>
            <w:r w:rsidRPr="00860C10">
              <w:rPr>
                <w:sz w:val="18"/>
                <w:szCs w:val="18"/>
              </w:rPr>
              <w:t>To households every 3 mo</w:t>
            </w:r>
          </w:p>
        </w:tc>
        <w:tc>
          <w:tcPr>
            <w:tcW w:w="1485" w:type="dxa"/>
          </w:tcPr>
          <w:p w14:paraId="449A3C71" w14:textId="77777777" w:rsidR="00860C10" w:rsidRPr="00860C10" w:rsidRDefault="00860C10" w:rsidP="00860C10">
            <w:pPr>
              <w:jc w:val="center"/>
              <w:rPr>
                <w:sz w:val="18"/>
                <w:szCs w:val="18"/>
              </w:rPr>
            </w:pPr>
            <w:r w:rsidRPr="00860C10">
              <w:rPr>
                <w:sz w:val="18"/>
                <w:szCs w:val="18"/>
              </w:rPr>
              <w:t>To communities every week</w:t>
            </w:r>
          </w:p>
        </w:tc>
        <w:tc>
          <w:tcPr>
            <w:tcW w:w="2135" w:type="dxa"/>
            <w:gridSpan w:val="2"/>
          </w:tcPr>
          <w:p w14:paraId="6C0D81B5" w14:textId="77777777" w:rsidR="00860C10" w:rsidRPr="00860C10" w:rsidRDefault="00860C10" w:rsidP="00860C10">
            <w:pPr>
              <w:jc w:val="center"/>
              <w:rPr>
                <w:sz w:val="18"/>
                <w:szCs w:val="18"/>
              </w:rPr>
            </w:pPr>
            <w:r w:rsidRPr="00860C10">
              <w:rPr>
                <w:sz w:val="18"/>
                <w:szCs w:val="18"/>
              </w:rPr>
              <w:t>To participants at monthly meetings</w:t>
            </w:r>
          </w:p>
        </w:tc>
        <w:tc>
          <w:tcPr>
            <w:tcW w:w="2263" w:type="dxa"/>
            <w:gridSpan w:val="2"/>
          </w:tcPr>
          <w:p w14:paraId="5D35E19B" w14:textId="77777777" w:rsidR="00860C10" w:rsidRPr="00860C10" w:rsidRDefault="00860C10" w:rsidP="00860C10">
            <w:pPr>
              <w:jc w:val="center"/>
              <w:rPr>
                <w:sz w:val="18"/>
                <w:szCs w:val="18"/>
              </w:rPr>
            </w:pPr>
            <w:r w:rsidRPr="00860C10">
              <w:rPr>
                <w:sz w:val="18"/>
                <w:szCs w:val="18"/>
              </w:rPr>
              <w:t>To participants at monthly well-baby visits</w:t>
            </w:r>
          </w:p>
        </w:tc>
        <w:tc>
          <w:tcPr>
            <w:tcW w:w="1829" w:type="dxa"/>
          </w:tcPr>
          <w:p w14:paraId="771CE407" w14:textId="77777777" w:rsidR="00860C10" w:rsidRPr="00860C10" w:rsidRDefault="00860C10" w:rsidP="00860C10">
            <w:pPr>
              <w:jc w:val="center"/>
              <w:rPr>
                <w:sz w:val="18"/>
                <w:szCs w:val="18"/>
              </w:rPr>
            </w:pPr>
            <w:r w:rsidRPr="00860C10">
              <w:rPr>
                <w:sz w:val="18"/>
                <w:szCs w:val="18"/>
              </w:rPr>
              <w:t>To households every month</w:t>
            </w:r>
          </w:p>
        </w:tc>
      </w:tr>
      <w:tr w:rsidR="00860C10" w14:paraId="76B5C16B" w14:textId="77777777" w:rsidTr="00860C10">
        <w:trPr>
          <w:trHeight w:val="626"/>
        </w:trPr>
        <w:tc>
          <w:tcPr>
            <w:tcW w:w="1754" w:type="dxa"/>
          </w:tcPr>
          <w:p w14:paraId="78880E4E" w14:textId="77777777" w:rsidR="00860C10" w:rsidRPr="00860C10" w:rsidRDefault="00860C10" w:rsidP="00860C10">
            <w:pPr>
              <w:rPr>
                <w:sz w:val="18"/>
                <w:szCs w:val="18"/>
              </w:rPr>
            </w:pPr>
            <w:r w:rsidRPr="00860C10">
              <w:rPr>
                <w:sz w:val="18"/>
                <w:szCs w:val="18"/>
              </w:rPr>
              <w:t>Intended duration of supplementation per child</w:t>
            </w:r>
          </w:p>
        </w:tc>
        <w:tc>
          <w:tcPr>
            <w:tcW w:w="1301" w:type="dxa"/>
          </w:tcPr>
          <w:p w14:paraId="1699B42F" w14:textId="77777777" w:rsidR="00860C10" w:rsidRPr="00860C10" w:rsidRDefault="00860C10" w:rsidP="00860C10">
            <w:pPr>
              <w:jc w:val="center"/>
              <w:rPr>
                <w:sz w:val="18"/>
                <w:szCs w:val="18"/>
              </w:rPr>
            </w:pPr>
            <w:r w:rsidRPr="00860C10">
              <w:rPr>
                <w:sz w:val="18"/>
                <w:szCs w:val="18"/>
              </w:rPr>
              <w:t>12 mo</w:t>
            </w:r>
          </w:p>
        </w:tc>
        <w:tc>
          <w:tcPr>
            <w:tcW w:w="1485" w:type="dxa"/>
          </w:tcPr>
          <w:p w14:paraId="21A22DA4" w14:textId="77777777" w:rsidR="00860C10" w:rsidRPr="00860C10" w:rsidRDefault="00860C10" w:rsidP="00860C10">
            <w:pPr>
              <w:jc w:val="center"/>
              <w:rPr>
                <w:sz w:val="18"/>
                <w:szCs w:val="18"/>
              </w:rPr>
            </w:pPr>
            <w:r w:rsidRPr="00860C10">
              <w:rPr>
                <w:sz w:val="18"/>
                <w:szCs w:val="18"/>
              </w:rPr>
              <w:t>12 mo</w:t>
            </w:r>
          </w:p>
        </w:tc>
        <w:tc>
          <w:tcPr>
            <w:tcW w:w="2135" w:type="dxa"/>
            <w:gridSpan w:val="2"/>
          </w:tcPr>
          <w:p w14:paraId="65BDB9C1" w14:textId="77777777" w:rsidR="00860C10" w:rsidRPr="00860C10" w:rsidRDefault="00860C10" w:rsidP="00860C10">
            <w:pPr>
              <w:jc w:val="center"/>
              <w:rPr>
                <w:sz w:val="18"/>
                <w:szCs w:val="18"/>
              </w:rPr>
            </w:pPr>
            <w:r w:rsidRPr="00860C10">
              <w:rPr>
                <w:sz w:val="18"/>
                <w:szCs w:val="18"/>
              </w:rPr>
              <w:t>Up to 18 mo</w:t>
            </w:r>
          </w:p>
        </w:tc>
        <w:tc>
          <w:tcPr>
            <w:tcW w:w="2263" w:type="dxa"/>
            <w:gridSpan w:val="2"/>
          </w:tcPr>
          <w:p w14:paraId="3A8BFE66" w14:textId="77777777" w:rsidR="00860C10" w:rsidRPr="00860C10" w:rsidRDefault="00860C10" w:rsidP="00860C10">
            <w:pPr>
              <w:jc w:val="center"/>
              <w:rPr>
                <w:sz w:val="18"/>
                <w:szCs w:val="18"/>
              </w:rPr>
            </w:pPr>
            <w:r w:rsidRPr="00860C10">
              <w:rPr>
                <w:sz w:val="18"/>
                <w:szCs w:val="18"/>
              </w:rPr>
              <w:t>Up to 18 mo</w:t>
            </w:r>
          </w:p>
        </w:tc>
        <w:tc>
          <w:tcPr>
            <w:tcW w:w="1829" w:type="dxa"/>
          </w:tcPr>
          <w:p w14:paraId="27AB6E5E" w14:textId="77777777" w:rsidR="00860C10" w:rsidRPr="00860C10" w:rsidRDefault="00860C10" w:rsidP="00860C10">
            <w:pPr>
              <w:jc w:val="center"/>
              <w:rPr>
                <w:sz w:val="18"/>
                <w:szCs w:val="18"/>
              </w:rPr>
            </w:pPr>
            <w:r w:rsidRPr="00860C10">
              <w:rPr>
                <w:sz w:val="18"/>
                <w:szCs w:val="18"/>
              </w:rPr>
              <w:t>12 mo</w:t>
            </w:r>
            <w:r w:rsidRPr="00860C10">
              <w:rPr>
                <w:sz w:val="18"/>
                <w:szCs w:val="18"/>
                <w:vertAlign w:val="superscript"/>
              </w:rPr>
              <w:t>8</w:t>
            </w:r>
          </w:p>
        </w:tc>
      </w:tr>
      <w:tr w:rsidR="00860C10" w14:paraId="2D893361" w14:textId="77777777" w:rsidTr="00860C10">
        <w:trPr>
          <w:trHeight w:val="634"/>
        </w:trPr>
        <w:tc>
          <w:tcPr>
            <w:tcW w:w="1754" w:type="dxa"/>
          </w:tcPr>
          <w:p w14:paraId="35CA2BB2" w14:textId="77777777" w:rsidR="00860C10" w:rsidRPr="00860C10" w:rsidRDefault="00860C10" w:rsidP="00860C10">
            <w:pPr>
              <w:rPr>
                <w:sz w:val="18"/>
                <w:szCs w:val="18"/>
              </w:rPr>
            </w:pPr>
            <w:r w:rsidRPr="00860C10">
              <w:rPr>
                <w:sz w:val="18"/>
                <w:szCs w:val="18"/>
              </w:rPr>
              <w:t>Actual coverage</w:t>
            </w:r>
          </w:p>
        </w:tc>
        <w:tc>
          <w:tcPr>
            <w:tcW w:w="1301" w:type="dxa"/>
          </w:tcPr>
          <w:p w14:paraId="27FB0F07" w14:textId="77777777" w:rsidR="00860C10" w:rsidRPr="00860C10" w:rsidRDefault="00860C10" w:rsidP="00860C10">
            <w:pPr>
              <w:jc w:val="center"/>
              <w:rPr>
                <w:sz w:val="18"/>
                <w:szCs w:val="18"/>
              </w:rPr>
            </w:pPr>
            <w:r w:rsidRPr="00860C10">
              <w:rPr>
                <w:sz w:val="18"/>
                <w:szCs w:val="18"/>
              </w:rPr>
              <w:t>Assumed 100%</w:t>
            </w:r>
          </w:p>
        </w:tc>
        <w:tc>
          <w:tcPr>
            <w:tcW w:w="1485" w:type="dxa"/>
          </w:tcPr>
          <w:p w14:paraId="657C3E55" w14:textId="77777777" w:rsidR="00860C10" w:rsidRPr="00860C10" w:rsidRDefault="00860C10" w:rsidP="00860C10">
            <w:pPr>
              <w:jc w:val="center"/>
              <w:rPr>
                <w:sz w:val="18"/>
                <w:szCs w:val="18"/>
              </w:rPr>
            </w:pPr>
            <w:r w:rsidRPr="00860C10">
              <w:rPr>
                <w:sz w:val="18"/>
                <w:szCs w:val="18"/>
              </w:rPr>
              <w:t>Ever: 95%</w:t>
            </w:r>
          </w:p>
          <w:p w14:paraId="6A7024F5" w14:textId="77777777" w:rsidR="00860C10" w:rsidRPr="00860C10" w:rsidRDefault="00860C10" w:rsidP="00860C10">
            <w:pPr>
              <w:jc w:val="center"/>
              <w:rPr>
                <w:sz w:val="18"/>
                <w:szCs w:val="18"/>
              </w:rPr>
            </w:pPr>
            <w:r w:rsidRPr="00860C10">
              <w:rPr>
                <w:sz w:val="18"/>
                <w:szCs w:val="18"/>
              </w:rPr>
              <w:t>Previous month: 89%</w:t>
            </w:r>
          </w:p>
        </w:tc>
        <w:tc>
          <w:tcPr>
            <w:tcW w:w="2135" w:type="dxa"/>
            <w:gridSpan w:val="2"/>
          </w:tcPr>
          <w:p w14:paraId="6B46C24A" w14:textId="77777777" w:rsidR="00860C10" w:rsidRPr="00860C10" w:rsidRDefault="00860C10" w:rsidP="00860C10">
            <w:pPr>
              <w:jc w:val="center"/>
              <w:rPr>
                <w:sz w:val="18"/>
                <w:szCs w:val="18"/>
              </w:rPr>
            </w:pPr>
            <w:r w:rsidRPr="00860C10">
              <w:rPr>
                <w:sz w:val="18"/>
                <w:szCs w:val="18"/>
              </w:rPr>
              <w:t>Average: 60%; Plateau: ~68%</w:t>
            </w:r>
          </w:p>
        </w:tc>
        <w:tc>
          <w:tcPr>
            <w:tcW w:w="2263" w:type="dxa"/>
            <w:gridSpan w:val="2"/>
          </w:tcPr>
          <w:p w14:paraId="14987152" w14:textId="77777777" w:rsidR="00860C10" w:rsidRPr="00860C10" w:rsidRDefault="00860C10" w:rsidP="00860C10">
            <w:pPr>
              <w:jc w:val="center"/>
              <w:rPr>
                <w:sz w:val="18"/>
                <w:szCs w:val="18"/>
              </w:rPr>
            </w:pPr>
            <w:r w:rsidRPr="00860C10">
              <w:rPr>
                <w:sz w:val="18"/>
                <w:szCs w:val="18"/>
              </w:rPr>
              <w:t>Average : 37%; Plateau: ~51%</w:t>
            </w:r>
          </w:p>
        </w:tc>
        <w:tc>
          <w:tcPr>
            <w:tcW w:w="1829" w:type="dxa"/>
          </w:tcPr>
          <w:p w14:paraId="37400193" w14:textId="77777777" w:rsidR="00860C10" w:rsidRPr="00860C10" w:rsidRDefault="00860C10" w:rsidP="00860C10">
            <w:pPr>
              <w:jc w:val="center"/>
              <w:rPr>
                <w:sz w:val="18"/>
                <w:szCs w:val="18"/>
              </w:rPr>
            </w:pPr>
            <w:r w:rsidRPr="00860C10">
              <w:rPr>
                <w:sz w:val="18"/>
                <w:szCs w:val="18"/>
              </w:rPr>
              <w:t>97%</w:t>
            </w:r>
          </w:p>
        </w:tc>
      </w:tr>
      <w:tr w:rsidR="00860C10" w14:paraId="79895882" w14:textId="77777777" w:rsidTr="00860C10">
        <w:trPr>
          <w:trHeight w:val="634"/>
        </w:trPr>
        <w:tc>
          <w:tcPr>
            <w:tcW w:w="1754" w:type="dxa"/>
          </w:tcPr>
          <w:p w14:paraId="0384D4F4" w14:textId="77777777" w:rsidR="00860C10" w:rsidRPr="00860C10" w:rsidRDefault="00860C10" w:rsidP="00860C10">
            <w:pPr>
              <w:rPr>
                <w:sz w:val="18"/>
                <w:szCs w:val="18"/>
              </w:rPr>
            </w:pPr>
            <w:r w:rsidRPr="00860C10">
              <w:rPr>
                <w:sz w:val="18"/>
                <w:szCs w:val="18"/>
              </w:rPr>
              <w:t>Other program services</w:t>
            </w:r>
          </w:p>
        </w:tc>
        <w:tc>
          <w:tcPr>
            <w:tcW w:w="1301" w:type="dxa"/>
          </w:tcPr>
          <w:p w14:paraId="19EA3769" w14:textId="77777777" w:rsidR="00860C10" w:rsidRPr="00860C10" w:rsidRDefault="00860C10" w:rsidP="00860C10">
            <w:pPr>
              <w:jc w:val="center"/>
              <w:rPr>
                <w:sz w:val="18"/>
                <w:szCs w:val="18"/>
              </w:rPr>
            </w:pPr>
            <w:r w:rsidRPr="00860C10">
              <w:rPr>
                <w:sz w:val="18"/>
                <w:szCs w:val="18"/>
              </w:rPr>
              <w:t>Health services, BCC</w:t>
            </w:r>
          </w:p>
        </w:tc>
        <w:tc>
          <w:tcPr>
            <w:tcW w:w="1485" w:type="dxa"/>
          </w:tcPr>
          <w:p w14:paraId="495C7569" w14:textId="77777777" w:rsidR="00860C10" w:rsidRPr="00860C10" w:rsidRDefault="00860C10" w:rsidP="00860C10">
            <w:pPr>
              <w:jc w:val="center"/>
              <w:rPr>
                <w:sz w:val="18"/>
                <w:szCs w:val="18"/>
              </w:rPr>
            </w:pPr>
            <w:r w:rsidRPr="00860C10">
              <w:rPr>
                <w:sz w:val="18"/>
                <w:szCs w:val="18"/>
              </w:rPr>
              <w:t>Health and nutrition services, BCC</w:t>
            </w:r>
          </w:p>
        </w:tc>
        <w:tc>
          <w:tcPr>
            <w:tcW w:w="2135" w:type="dxa"/>
            <w:gridSpan w:val="2"/>
          </w:tcPr>
          <w:p w14:paraId="7B1114CF" w14:textId="77777777" w:rsidR="00860C10" w:rsidRPr="00860C10" w:rsidRDefault="00860C10" w:rsidP="00860C10">
            <w:pPr>
              <w:jc w:val="center"/>
              <w:rPr>
                <w:sz w:val="18"/>
                <w:szCs w:val="18"/>
              </w:rPr>
            </w:pPr>
            <w:r w:rsidRPr="00860C10">
              <w:rPr>
                <w:sz w:val="18"/>
                <w:szCs w:val="18"/>
              </w:rPr>
              <w:t>Screening &amp; referral for acute malnutrition; BCC</w:t>
            </w:r>
          </w:p>
        </w:tc>
        <w:tc>
          <w:tcPr>
            <w:tcW w:w="2263" w:type="dxa"/>
            <w:gridSpan w:val="2"/>
          </w:tcPr>
          <w:p w14:paraId="595836F8" w14:textId="77777777" w:rsidR="00860C10" w:rsidRPr="00860C10" w:rsidRDefault="00860C10" w:rsidP="00860C10">
            <w:pPr>
              <w:jc w:val="center"/>
              <w:rPr>
                <w:sz w:val="18"/>
                <w:szCs w:val="18"/>
              </w:rPr>
            </w:pPr>
            <w:r w:rsidRPr="00860C10">
              <w:rPr>
                <w:sz w:val="18"/>
                <w:szCs w:val="18"/>
              </w:rPr>
              <w:t>Screening &amp; referral for acute malnutrition; BCC</w:t>
            </w:r>
          </w:p>
        </w:tc>
        <w:tc>
          <w:tcPr>
            <w:tcW w:w="1829" w:type="dxa"/>
          </w:tcPr>
          <w:p w14:paraId="2841A5FB" w14:textId="77777777" w:rsidR="00860C10" w:rsidRPr="00860C10" w:rsidRDefault="00860C10" w:rsidP="00860C10">
            <w:pPr>
              <w:jc w:val="center"/>
              <w:rPr>
                <w:sz w:val="18"/>
                <w:szCs w:val="18"/>
              </w:rPr>
            </w:pPr>
            <w:r w:rsidRPr="00860C10">
              <w:rPr>
                <w:sz w:val="18"/>
                <w:szCs w:val="18"/>
              </w:rPr>
              <w:t>Health services, BCC</w:t>
            </w:r>
          </w:p>
        </w:tc>
      </w:tr>
      <w:tr w:rsidR="00860C10" w14:paraId="4908FFCC" w14:textId="77777777" w:rsidTr="00860C10">
        <w:trPr>
          <w:trHeight w:val="1473"/>
        </w:trPr>
        <w:tc>
          <w:tcPr>
            <w:tcW w:w="1754" w:type="dxa"/>
          </w:tcPr>
          <w:p w14:paraId="25157AA0" w14:textId="77777777" w:rsidR="00860C10" w:rsidRPr="00860C10" w:rsidRDefault="00860C10" w:rsidP="00860C10">
            <w:pPr>
              <w:rPr>
                <w:sz w:val="18"/>
                <w:szCs w:val="18"/>
              </w:rPr>
            </w:pPr>
            <w:r w:rsidRPr="00860C10">
              <w:rPr>
                <w:sz w:val="18"/>
                <w:szCs w:val="18"/>
              </w:rPr>
              <w:t>Shared costs</w:t>
            </w:r>
          </w:p>
        </w:tc>
        <w:tc>
          <w:tcPr>
            <w:tcW w:w="1301" w:type="dxa"/>
          </w:tcPr>
          <w:p w14:paraId="440E084B" w14:textId="77777777" w:rsidR="00860C10" w:rsidRPr="00860C10" w:rsidRDefault="00860C10" w:rsidP="00860C10">
            <w:pPr>
              <w:jc w:val="center"/>
              <w:rPr>
                <w:sz w:val="18"/>
                <w:szCs w:val="18"/>
              </w:rPr>
            </w:pPr>
            <w:r w:rsidRPr="00860C10">
              <w:rPr>
                <w:sz w:val="18"/>
                <w:szCs w:val="18"/>
              </w:rPr>
              <w:t>Based on share of staff time spent on SQ-LNS delivery</w:t>
            </w:r>
          </w:p>
        </w:tc>
        <w:tc>
          <w:tcPr>
            <w:tcW w:w="1485" w:type="dxa"/>
          </w:tcPr>
          <w:p w14:paraId="6960F99D" w14:textId="77777777" w:rsidR="00860C10" w:rsidRPr="00860C10" w:rsidRDefault="00860C10" w:rsidP="00860C10">
            <w:pPr>
              <w:jc w:val="center"/>
              <w:rPr>
                <w:sz w:val="18"/>
                <w:szCs w:val="18"/>
              </w:rPr>
            </w:pPr>
          </w:p>
        </w:tc>
        <w:tc>
          <w:tcPr>
            <w:tcW w:w="2135" w:type="dxa"/>
            <w:gridSpan w:val="2"/>
          </w:tcPr>
          <w:p w14:paraId="4854EA1B" w14:textId="77777777" w:rsidR="00860C10" w:rsidRPr="00860C10" w:rsidRDefault="00860C10" w:rsidP="00860C10">
            <w:pPr>
              <w:jc w:val="center"/>
              <w:rPr>
                <w:sz w:val="18"/>
                <w:szCs w:val="18"/>
              </w:rPr>
            </w:pPr>
            <w:r w:rsidRPr="00860C10">
              <w:rPr>
                <w:sz w:val="18"/>
                <w:szCs w:val="18"/>
              </w:rPr>
              <w:t>Based on share of staff time spent on each activity related to SQ-LNS delivery</w:t>
            </w:r>
          </w:p>
        </w:tc>
        <w:tc>
          <w:tcPr>
            <w:tcW w:w="2263" w:type="dxa"/>
            <w:gridSpan w:val="2"/>
          </w:tcPr>
          <w:p w14:paraId="7CA5E120" w14:textId="77777777" w:rsidR="00860C10" w:rsidRPr="00860C10" w:rsidRDefault="00860C10" w:rsidP="00860C10">
            <w:pPr>
              <w:jc w:val="center"/>
              <w:rPr>
                <w:sz w:val="18"/>
                <w:szCs w:val="18"/>
              </w:rPr>
            </w:pPr>
            <w:r w:rsidRPr="00860C10">
              <w:rPr>
                <w:sz w:val="18"/>
                <w:szCs w:val="18"/>
              </w:rPr>
              <w:t>Based on share of staff time spent on each activity related to SQ-LNS delivery</w:t>
            </w:r>
          </w:p>
        </w:tc>
        <w:tc>
          <w:tcPr>
            <w:tcW w:w="1829" w:type="dxa"/>
          </w:tcPr>
          <w:p w14:paraId="02BA883B" w14:textId="77777777" w:rsidR="00860C10" w:rsidRPr="00860C10" w:rsidRDefault="00860C10" w:rsidP="00860C10">
            <w:pPr>
              <w:jc w:val="center"/>
              <w:rPr>
                <w:sz w:val="18"/>
                <w:szCs w:val="18"/>
              </w:rPr>
            </w:pPr>
            <w:r w:rsidRPr="00860C10">
              <w:rPr>
                <w:sz w:val="18"/>
                <w:szCs w:val="18"/>
              </w:rPr>
              <w:t>Only included costs directly associated with delivery of SQ-LNS and related information to participants</w:t>
            </w:r>
          </w:p>
        </w:tc>
      </w:tr>
      <w:tr w:rsidR="00860C10" w14:paraId="214C6C93" w14:textId="77777777" w:rsidTr="00860C10">
        <w:trPr>
          <w:trHeight w:val="1050"/>
        </w:trPr>
        <w:tc>
          <w:tcPr>
            <w:tcW w:w="1754" w:type="dxa"/>
          </w:tcPr>
          <w:p w14:paraId="794A1012" w14:textId="77777777" w:rsidR="00860C10" w:rsidRPr="00860C10" w:rsidRDefault="00860C10" w:rsidP="00860C10">
            <w:pPr>
              <w:rPr>
                <w:sz w:val="18"/>
                <w:szCs w:val="18"/>
              </w:rPr>
            </w:pPr>
            <w:r w:rsidRPr="00860C10">
              <w:rPr>
                <w:sz w:val="18"/>
                <w:szCs w:val="18"/>
              </w:rPr>
              <w:t>Costing approach</w:t>
            </w:r>
          </w:p>
        </w:tc>
        <w:tc>
          <w:tcPr>
            <w:tcW w:w="1301" w:type="dxa"/>
          </w:tcPr>
          <w:p w14:paraId="29578704" w14:textId="77777777" w:rsidR="00860C10" w:rsidRPr="00860C10" w:rsidRDefault="00860C10" w:rsidP="00860C10">
            <w:pPr>
              <w:jc w:val="center"/>
              <w:rPr>
                <w:sz w:val="18"/>
                <w:szCs w:val="18"/>
              </w:rPr>
            </w:pPr>
            <w:r w:rsidRPr="00860C10">
              <w:rPr>
                <w:sz w:val="18"/>
                <w:szCs w:val="18"/>
              </w:rPr>
              <w:t>Ingredients, activity-based</w:t>
            </w:r>
          </w:p>
        </w:tc>
        <w:tc>
          <w:tcPr>
            <w:tcW w:w="1485" w:type="dxa"/>
          </w:tcPr>
          <w:p w14:paraId="1DE35D53" w14:textId="77777777" w:rsidR="00860C10" w:rsidRPr="00860C10" w:rsidRDefault="00860C10" w:rsidP="00860C10">
            <w:pPr>
              <w:jc w:val="center"/>
              <w:rPr>
                <w:sz w:val="18"/>
                <w:szCs w:val="18"/>
              </w:rPr>
            </w:pPr>
            <w:r w:rsidRPr="00860C10">
              <w:rPr>
                <w:sz w:val="18"/>
                <w:szCs w:val="18"/>
              </w:rPr>
              <w:t>Product cost, + sensitivity analysis for programmatic costs</w:t>
            </w:r>
            <w:r w:rsidRPr="00860C10">
              <w:rPr>
                <w:sz w:val="18"/>
                <w:szCs w:val="18"/>
                <w:vertAlign w:val="superscript"/>
              </w:rPr>
              <w:t>8</w:t>
            </w:r>
          </w:p>
        </w:tc>
        <w:tc>
          <w:tcPr>
            <w:tcW w:w="2135" w:type="dxa"/>
            <w:gridSpan w:val="2"/>
          </w:tcPr>
          <w:p w14:paraId="36800DD2" w14:textId="77777777" w:rsidR="00860C10" w:rsidRPr="00860C10" w:rsidRDefault="00860C10" w:rsidP="00860C10">
            <w:pPr>
              <w:jc w:val="center"/>
              <w:rPr>
                <w:sz w:val="18"/>
                <w:szCs w:val="18"/>
              </w:rPr>
            </w:pPr>
            <w:r w:rsidRPr="00860C10">
              <w:rPr>
                <w:sz w:val="18"/>
                <w:szCs w:val="18"/>
              </w:rPr>
              <w:t>Ingredients, activity-based</w:t>
            </w:r>
          </w:p>
        </w:tc>
        <w:tc>
          <w:tcPr>
            <w:tcW w:w="2263" w:type="dxa"/>
            <w:gridSpan w:val="2"/>
          </w:tcPr>
          <w:p w14:paraId="699F14DE" w14:textId="77777777" w:rsidR="00860C10" w:rsidRPr="00860C10" w:rsidRDefault="00860C10" w:rsidP="00860C10">
            <w:pPr>
              <w:jc w:val="center"/>
              <w:rPr>
                <w:sz w:val="18"/>
                <w:szCs w:val="18"/>
              </w:rPr>
            </w:pPr>
            <w:r w:rsidRPr="00860C10">
              <w:rPr>
                <w:sz w:val="18"/>
                <w:szCs w:val="18"/>
              </w:rPr>
              <w:t>Ingredients, activity-based</w:t>
            </w:r>
          </w:p>
        </w:tc>
        <w:tc>
          <w:tcPr>
            <w:tcW w:w="1829" w:type="dxa"/>
          </w:tcPr>
          <w:p w14:paraId="16F071DA" w14:textId="77777777" w:rsidR="00860C10" w:rsidRPr="00860C10" w:rsidRDefault="00860C10" w:rsidP="00860C10">
            <w:pPr>
              <w:jc w:val="center"/>
              <w:rPr>
                <w:sz w:val="18"/>
                <w:szCs w:val="18"/>
              </w:rPr>
            </w:pPr>
            <w:r w:rsidRPr="00860C10">
              <w:rPr>
                <w:sz w:val="18"/>
                <w:szCs w:val="18"/>
              </w:rPr>
              <w:t>Ingredients, activity-based</w:t>
            </w:r>
          </w:p>
        </w:tc>
      </w:tr>
      <w:tr w:rsidR="00860C10" w14:paraId="112B3198" w14:textId="77777777" w:rsidTr="00860C10">
        <w:trPr>
          <w:trHeight w:val="211"/>
        </w:trPr>
        <w:tc>
          <w:tcPr>
            <w:tcW w:w="1754" w:type="dxa"/>
          </w:tcPr>
          <w:p w14:paraId="0BEDF59C" w14:textId="77777777" w:rsidR="00860C10" w:rsidRPr="00860C10" w:rsidRDefault="00860C10" w:rsidP="00860C10">
            <w:pPr>
              <w:rPr>
                <w:sz w:val="18"/>
                <w:szCs w:val="18"/>
              </w:rPr>
            </w:pPr>
            <w:r w:rsidRPr="00860C10">
              <w:rPr>
                <w:sz w:val="18"/>
                <w:szCs w:val="18"/>
              </w:rPr>
              <w:t>Costing perspective</w:t>
            </w:r>
          </w:p>
        </w:tc>
        <w:tc>
          <w:tcPr>
            <w:tcW w:w="1301" w:type="dxa"/>
          </w:tcPr>
          <w:p w14:paraId="42F4099C" w14:textId="77777777" w:rsidR="00860C10" w:rsidRPr="00860C10" w:rsidRDefault="00860C10" w:rsidP="00860C10">
            <w:pPr>
              <w:jc w:val="center"/>
              <w:rPr>
                <w:sz w:val="18"/>
                <w:szCs w:val="18"/>
              </w:rPr>
            </w:pPr>
            <w:r w:rsidRPr="00860C10">
              <w:rPr>
                <w:sz w:val="18"/>
                <w:szCs w:val="18"/>
              </w:rPr>
              <w:t>Societal</w:t>
            </w:r>
          </w:p>
        </w:tc>
        <w:tc>
          <w:tcPr>
            <w:tcW w:w="1485" w:type="dxa"/>
          </w:tcPr>
          <w:p w14:paraId="27217865" w14:textId="77777777" w:rsidR="00860C10" w:rsidRPr="00860C10" w:rsidRDefault="00860C10" w:rsidP="00860C10">
            <w:pPr>
              <w:jc w:val="center"/>
              <w:rPr>
                <w:sz w:val="18"/>
                <w:szCs w:val="18"/>
              </w:rPr>
            </w:pPr>
            <w:r w:rsidRPr="00860C10">
              <w:rPr>
                <w:sz w:val="18"/>
                <w:szCs w:val="18"/>
              </w:rPr>
              <w:t>Government</w:t>
            </w:r>
          </w:p>
        </w:tc>
        <w:tc>
          <w:tcPr>
            <w:tcW w:w="2135" w:type="dxa"/>
            <w:gridSpan w:val="2"/>
          </w:tcPr>
          <w:p w14:paraId="4A14828C" w14:textId="77777777" w:rsidR="00860C10" w:rsidRPr="00860C10" w:rsidRDefault="00860C10" w:rsidP="00860C10">
            <w:pPr>
              <w:jc w:val="center"/>
              <w:rPr>
                <w:sz w:val="18"/>
                <w:szCs w:val="18"/>
              </w:rPr>
            </w:pPr>
            <w:r w:rsidRPr="00860C10">
              <w:rPr>
                <w:sz w:val="18"/>
                <w:szCs w:val="18"/>
              </w:rPr>
              <w:t>Societal</w:t>
            </w:r>
          </w:p>
        </w:tc>
        <w:tc>
          <w:tcPr>
            <w:tcW w:w="2263" w:type="dxa"/>
            <w:gridSpan w:val="2"/>
          </w:tcPr>
          <w:p w14:paraId="0FE1161F" w14:textId="77777777" w:rsidR="00860C10" w:rsidRPr="00860C10" w:rsidRDefault="00860C10" w:rsidP="00860C10">
            <w:pPr>
              <w:jc w:val="center"/>
              <w:rPr>
                <w:sz w:val="18"/>
                <w:szCs w:val="18"/>
              </w:rPr>
            </w:pPr>
            <w:r w:rsidRPr="00860C10">
              <w:rPr>
                <w:sz w:val="18"/>
                <w:szCs w:val="18"/>
              </w:rPr>
              <w:t>Societal</w:t>
            </w:r>
          </w:p>
        </w:tc>
        <w:tc>
          <w:tcPr>
            <w:tcW w:w="1829" w:type="dxa"/>
          </w:tcPr>
          <w:p w14:paraId="491A4DE5" w14:textId="77777777" w:rsidR="00860C10" w:rsidRPr="00860C10" w:rsidRDefault="00860C10" w:rsidP="00860C10">
            <w:pPr>
              <w:jc w:val="center"/>
              <w:rPr>
                <w:sz w:val="18"/>
                <w:szCs w:val="18"/>
              </w:rPr>
            </w:pPr>
            <w:r w:rsidRPr="00860C10">
              <w:rPr>
                <w:sz w:val="18"/>
                <w:szCs w:val="18"/>
              </w:rPr>
              <w:t>NGO/ Government</w:t>
            </w:r>
          </w:p>
        </w:tc>
      </w:tr>
      <w:tr w:rsidR="00860C10" w14:paraId="659F8EE8" w14:textId="77777777" w:rsidTr="00860C10">
        <w:trPr>
          <w:trHeight w:val="415"/>
        </w:trPr>
        <w:tc>
          <w:tcPr>
            <w:tcW w:w="1754" w:type="dxa"/>
          </w:tcPr>
          <w:p w14:paraId="411A612C" w14:textId="77777777" w:rsidR="00860C10" w:rsidRPr="00860C10" w:rsidRDefault="00860C10" w:rsidP="00860C10">
            <w:pPr>
              <w:rPr>
                <w:sz w:val="18"/>
                <w:szCs w:val="18"/>
              </w:rPr>
            </w:pPr>
            <w:r w:rsidRPr="00860C10">
              <w:rPr>
                <w:b/>
                <w:sz w:val="18"/>
                <w:szCs w:val="18"/>
              </w:rPr>
              <w:t>Annual costs (2021 US dollars per child)</w:t>
            </w:r>
            <w:r w:rsidRPr="00860C10">
              <w:rPr>
                <w:sz w:val="18"/>
                <w:szCs w:val="18"/>
              </w:rPr>
              <w:t>:</w:t>
            </w:r>
          </w:p>
        </w:tc>
        <w:tc>
          <w:tcPr>
            <w:tcW w:w="1301" w:type="dxa"/>
          </w:tcPr>
          <w:p w14:paraId="2C0E9D5E" w14:textId="77777777" w:rsidR="00860C10" w:rsidRPr="00860C10" w:rsidRDefault="00860C10" w:rsidP="00860C10">
            <w:pPr>
              <w:jc w:val="center"/>
              <w:rPr>
                <w:sz w:val="18"/>
                <w:szCs w:val="18"/>
              </w:rPr>
            </w:pPr>
          </w:p>
        </w:tc>
        <w:tc>
          <w:tcPr>
            <w:tcW w:w="1485" w:type="dxa"/>
          </w:tcPr>
          <w:p w14:paraId="47B7E475" w14:textId="77777777" w:rsidR="00860C10" w:rsidRPr="00860C10" w:rsidRDefault="00860C10" w:rsidP="00860C10">
            <w:pPr>
              <w:jc w:val="center"/>
              <w:rPr>
                <w:sz w:val="18"/>
                <w:szCs w:val="18"/>
              </w:rPr>
            </w:pPr>
          </w:p>
        </w:tc>
        <w:tc>
          <w:tcPr>
            <w:tcW w:w="1114" w:type="dxa"/>
          </w:tcPr>
          <w:p w14:paraId="74C43704" w14:textId="77777777" w:rsidR="00860C10" w:rsidRPr="00860C10" w:rsidRDefault="00860C10" w:rsidP="00860C10">
            <w:pPr>
              <w:jc w:val="center"/>
              <w:rPr>
                <w:sz w:val="18"/>
                <w:szCs w:val="18"/>
              </w:rPr>
            </w:pPr>
            <w:r w:rsidRPr="00860C10">
              <w:rPr>
                <w:sz w:val="18"/>
                <w:szCs w:val="18"/>
              </w:rPr>
              <w:t>Observed costs</w:t>
            </w:r>
            <w:r w:rsidRPr="00860C10">
              <w:rPr>
                <w:sz w:val="18"/>
                <w:szCs w:val="18"/>
                <w:vertAlign w:val="superscript"/>
              </w:rPr>
              <w:t>9</w:t>
            </w:r>
          </w:p>
        </w:tc>
        <w:tc>
          <w:tcPr>
            <w:tcW w:w="1021" w:type="dxa"/>
          </w:tcPr>
          <w:p w14:paraId="267F7E7B" w14:textId="77777777" w:rsidR="00860C10" w:rsidRPr="00860C10" w:rsidRDefault="00860C10" w:rsidP="00860C10">
            <w:pPr>
              <w:jc w:val="center"/>
              <w:rPr>
                <w:sz w:val="18"/>
                <w:szCs w:val="18"/>
              </w:rPr>
            </w:pPr>
            <w:r w:rsidRPr="00860C10">
              <w:rPr>
                <w:sz w:val="18"/>
                <w:szCs w:val="18"/>
              </w:rPr>
              <w:t>Modeled costs</w:t>
            </w:r>
            <w:r w:rsidRPr="00860C10">
              <w:rPr>
                <w:sz w:val="18"/>
                <w:szCs w:val="18"/>
                <w:vertAlign w:val="superscript"/>
              </w:rPr>
              <w:t>10</w:t>
            </w:r>
          </w:p>
        </w:tc>
        <w:tc>
          <w:tcPr>
            <w:tcW w:w="1236" w:type="dxa"/>
          </w:tcPr>
          <w:p w14:paraId="0423E910" w14:textId="77777777" w:rsidR="00860C10" w:rsidRPr="00860C10" w:rsidRDefault="00860C10" w:rsidP="00860C10">
            <w:pPr>
              <w:jc w:val="center"/>
              <w:rPr>
                <w:sz w:val="18"/>
                <w:szCs w:val="18"/>
              </w:rPr>
            </w:pPr>
            <w:r w:rsidRPr="00860C10">
              <w:rPr>
                <w:sz w:val="18"/>
                <w:szCs w:val="18"/>
              </w:rPr>
              <w:t>Observed costs</w:t>
            </w:r>
            <w:r w:rsidRPr="00860C10">
              <w:rPr>
                <w:sz w:val="18"/>
                <w:szCs w:val="18"/>
                <w:vertAlign w:val="superscript"/>
              </w:rPr>
              <w:t>9</w:t>
            </w:r>
          </w:p>
        </w:tc>
        <w:tc>
          <w:tcPr>
            <w:tcW w:w="1027" w:type="dxa"/>
          </w:tcPr>
          <w:p w14:paraId="70B0BD03" w14:textId="77777777" w:rsidR="00860C10" w:rsidRPr="00860C10" w:rsidRDefault="00860C10" w:rsidP="00860C10">
            <w:pPr>
              <w:jc w:val="center"/>
              <w:rPr>
                <w:sz w:val="18"/>
                <w:szCs w:val="18"/>
              </w:rPr>
            </w:pPr>
            <w:r w:rsidRPr="00860C10">
              <w:rPr>
                <w:sz w:val="18"/>
                <w:szCs w:val="18"/>
              </w:rPr>
              <w:t>Modeled costs</w:t>
            </w:r>
            <w:r w:rsidRPr="00860C10">
              <w:rPr>
                <w:sz w:val="18"/>
                <w:szCs w:val="18"/>
                <w:vertAlign w:val="superscript"/>
              </w:rPr>
              <w:t>10</w:t>
            </w:r>
          </w:p>
        </w:tc>
        <w:tc>
          <w:tcPr>
            <w:tcW w:w="1829" w:type="dxa"/>
          </w:tcPr>
          <w:p w14:paraId="475010C1" w14:textId="77777777" w:rsidR="00860C10" w:rsidRPr="00860C10" w:rsidRDefault="00860C10" w:rsidP="00860C10">
            <w:pPr>
              <w:jc w:val="center"/>
              <w:rPr>
                <w:sz w:val="18"/>
                <w:szCs w:val="18"/>
              </w:rPr>
            </w:pPr>
          </w:p>
        </w:tc>
      </w:tr>
      <w:tr w:rsidR="00860C10" w14:paraId="0E20C22C" w14:textId="77777777" w:rsidTr="00860C10">
        <w:trPr>
          <w:trHeight w:val="211"/>
        </w:trPr>
        <w:tc>
          <w:tcPr>
            <w:tcW w:w="1754" w:type="dxa"/>
          </w:tcPr>
          <w:p w14:paraId="353A4F78" w14:textId="77777777" w:rsidR="00860C10" w:rsidRPr="00860C10" w:rsidRDefault="00860C10" w:rsidP="00860C10">
            <w:pPr>
              <w:rPr>
                <w:sz w:val="18"/>
                <w:szCs w:val="18"/>
              </w:rPr>
            </w:pPr>
            <w:r w:rsidRPr="00860C10">
              <w:rPr>
                <w:sz w:val="18"/>
                <w:szCs w:val="18"/>
              </w:rPr>
              <w:t>Product only (SQ-LNS)</w:t>
            </w:r>
          </w:p>
        </w:tc>
        <w:tc>
          <w:tcPr>
            <w:tcW w:w="1301" w:type="dxa"/>
          </w:tcPr>
          <w:p w14:paraId="19078BBB" w14:textId="77777777" w:rsidR="00860C10" w:rsidRPr="00860C10" w:rsidRDefault="00860C10" w:rsidP="00860C10">
            <w:pPr>
              <w:jc w:val="center"/>
              <w:rPr>
                <w:sz w:val="18"/>
                <w:szCs w:val="18"/>
              </w:rPr>
            </w:pPr>
            <w:r w:rsidRPr="00860C10">
              <w:rPr>
                <w:sz w:val="18"/>
                <w:szCs w:val="18"/>
              </w:rPr>
              <w:t>23</w:t>
            </w:r>
          </w:p>
        </w:tc>
        <w:tc>
          <w:tcPr>
            <w:tcW w:w="1485" w:type="dxa"/>
            <w:vAlign w:val="bottom"/>
          </w:tcPr>
          <w:p w14:paraId="5188564E" w14:textId="77777777" w:rsidR="00860C10" w:rsidRPr="00860C10" w:rsidRDefault="00860C10" w:rsidP="00860C10">
            <w:pPr>
              <w:jc w:val="center"/>
              <w:rPr>
                <w:sz w:val="18"/>
                <w:szCs w:val="18"/>
              </w:rPr>
            </w:pPr>
            <w:r w:rsidRPr="00860C10">
              <w:rPr>
                <w:rFonts w:ascii="Calibri" w:hAnsi="Calibri" w:cs="Calibri"/>
                <w:color w:val="000000"/>
                <w:sz w:val="18"/>
                <w:szCs w:val="18"/>
              </w:rPr>
              <w:t>47</w:t>
            </w:r>
          </w:p>
        </w:tc>
        <w:tc>
          <w:tcPr>
            <w:tcW w:w="1114" w:type="dxa"/>
            <w:vAlign w:val="bottom"/>
          </w:tcPr>
          <w:p w14:paraId="7663D236" w14:textId="77777777" w:rsidR="00860C10" w:rsidRPr="00860C10" w:rsidRDefault="00860C10" w:rsidP="00860C10">
            <w:pPr>
              <w:jc w:val="center"/>
              <w:rPr>
                <w:sz w:val="18"/>
                <w:szCs w:val="18"/>
              </w:rPr>
            </w:pPr>
            <w:r w:rsidRPr="00860C10">
              <w:rPr>
                <w:rFonts w:ascii="Calibri" w:hAnsi="Calibri" w:cs="Calibri"/>
                <w:color w:val="000000"/>
                <w:sz w:val="18"/>
                <w:szCs w:val="18"/>
              </w:rPr>
              <w:t>32</w:t>
            </w:r>
          </w:p>
        </w:tc>
        <w:tc>
          <w:tcPr>
            <w:tcW w:w="1021" w:type="dxa"/>
            <w:vAlign w:val="bottom"/>
          </w:tcPr>
          <w:p w14:paraId="6E8466B0" w14:textId="77777777" w:rsidR="00860C10" w:rsidRPr="00860C10" w:rsidRDefault="00860C10" w:rsidP="00860C10">
            <w:pPr>
              <w:jc w:val="center"/>
              <w:rPr>
                <w:sz w:val="18"/>
                <w:szCs w:val="18"/>
              </w:rPr>
            </w:pPr>
            <w:r w:rsidRPr="00860C10">
              <w:rPr>
                <w:rFonts w:ascii="Calibri" w:hAnsi="Calibri" w:cs="Calibri"/>
                <w:color w:val="000000"/>
                <w:sz w:val="18"/>
                <w:szCs w:val="18"/>
              </w:rPr>
              <w:t>32</w:t>
            </w:r>
          </w:p>
        </w:tc>
        <w:tc>
          <w:tcPr>
            <w:tcW w:w="1236" w:type="dxa"/>
            <w:vAlign w:val="bottom"/>
          </w:tcPr>
          <w:p w14:paraId="68645E8D" w14:textId="77777777" w:rsidR="00860C10" w:rsidRPr="00860C10" w:rsidRDefault="00860C10" w:rsidP="00860C10">
            <w:pPr>
              <w:jc w:val="center"/>
              <w:rPr>
                <w:sz w:val="18"/>
                <w:szCs w:val="18"/>
              </w:rPr>
            </w:pPr>
            <w:r w:rsidRPr="00860C10">
              <w:rPr>
                <w:sz w:val="18"/>
                <w:szCs w:val="18"/>
              </w:rPr>
              <w:t>46</w:t>
            </w:r>
          </w:p>
        </w:tc>
        <w:tc>
          <w:tcPr>
            <w:tcW w:w="1027" w:type="dxa"/>
            <w:vAlign w:val="bottom"/>
          </w:tcPr>
          <w:p w14:paraId="6D8C47B9" w14:textId="77777777" w:rsidR="00860C10" w:rsidRPr="00860C10" w:rsidRDefault="00860C10" w:rsidP="00860C10">
            <w:pPr>
              <w:jc w:val="center"/>
              <w:rPr>
                <w:sz w:val="18"/>
                <w:szCs w:val="18"/>
              </w:rPr>
            </w:pPr>
            <w:r w:rsidRPr="00860C10">
              <w:rPr>
                <w:rFonts w:ascii="Calibri" w:hAnsi="Calibri" w:cs="Calibri"/>
                <w:color w:val="000000"/>
                <w:sz w:val="18"/>
                <w:szCs w:val="18"/>
              </w:rPr>
              <w:t>46</w:t>
            </w:r>
          </w:p>
        </w:tc>
        <w:tc>
          <w:tcPr>
            <w:tcW w:w="1829" w:type="dxa"/>
          </w:tcPr>
          <w:p w14:paraId="39A871C1" w14:textId="77777777" w:rsidR="00860C10" w:rsidRPr="00860C10" w:rsidRDefault="00860C10" w:rsidP="00860C10">
            <w:pPr>
              <w:jc w:val="center"/>
              <w:rPr>
                <w:sz w:val="18"/>
                <w:szCs w:val="18"/>
              </w:rPr>
            </w:pPr>
            <w:r w:rsidRPr="00860C10">
              <w:rPr>
                <w:sz w:val="18"/>
                <w:szCs w:val="18"/>
              </w:rPr>
              <w:t>34</w:t>
            </w:r>
          </w:p>
        </w:tc>
      </w:tr>
      <w:tr w:rsidR="00860C10" w14:paraId="107B058D" w14:textId="77777777" w:rsidTr="00860C10">
        <w:trPr>
          <w:trHeight w:val="422"/>
        </w:trPr>
        <w:tc>
          <w:tcPr>
            <w:tcW w:w="1754" w:type="dxa"/>
          </w:tcPr>
          <w:p w14:paraId="19C5C949" w14:textId="77777777" w:rsidR="00860C10" w:rsidRPr="00860C10" w:rsidRDefault="00860C10" w:rsidP="00860C10">
            <w:pPr>
              <w:rPr>
                <w:sz w:val="18"/>
                <w:szCs w:val="18"/>
              </w:rPr>
            </w:pPr>
            <w:r w:rsidRPr="00860C10">
              <w:rPr>
                <w:sz w:val="18"/>
                <w:szCs w:val="18"/>
              </w:rPr>
              <w:t>Total product procurement</w:t>
            </w:r>
          </w:p>
        </w:tc>
        <w:tc>
          <w:tcPr>
            <w:tcW w:w="1301" w:type="dxa"/>
          </w:tcPr>
          <w:p w14:paraId="53C7AAF1" w14:textId="77777777" w:rsidR="00860C10" w:rsidRPr="00860C10" w:rsidRDefault="00860C10" w:rsidP="00860C10">
            <w:pPr>
              <w:jc w:val="center"/>
              <w:rPr>
                <w:sz w:val="18"/>
                <w:szCs w:val="18"/>
              </w:rPr>
            </w:pPr>
          </w:p>
          <w:p w14:paraId="2DF5CCF3" w14:textId="77777777" w:rsidR="00860C10" w:rsidRPr="00860C10" w:rsidRDefault="00860C10" w:rsidP="00860C10">
            <w:pPr>
              <w:jc w:val="center"/>
              <w:rPr>
                <w:sz w:val="18"/>
                <w:szCs w:val="18"/>
              </w:rPr>
            </w:pPr>
            <w:r w:rsidRPr="00860C10">
              <w:rPr>
                <w:sz w:val="18"/>
                <w:szCs w:val="18"/>
              </w:rPr>
              <w:t>35</w:t>
            </w:r>
          </w:p>
        </w:tc>
        <w:tc>
          <w:tcPr>
            <w:tcW w:w="1485" w:type="dxa"/>
            <w:vAlign w:val="bottom"/>
          </w:tcPr>
          <w:p w14:paraId="49C4413F" w14:textId="77777777" w:rsidR="00860C10" w:rsidRPr="00860C10" w:rsidRDefault="00860C10" w:rsidP="00860C10">
            <w:pPr>
              <w:jc w:val="center"/>
              <w:rPr>
                <w:sz w:val="18"/>
                <w:szCs w:val="18"/>
              </w:rPr>
            </w:pPr>
            <w:r w:rsidRPr="00860C10">
              <w:rPr>
                <w:rFonts w:ascii="Calibri" w:hAnsi="Calibri" w:cs="Calibri"/>
                <w:color w:val="000000"/>
                <w:sz w:val="18"/>
                <w:szCs w:val="18"/>
              </w:rPr>
              <w:t>50</w:t>
            </w:r>
          </w:p>
        </w:tc>
        <w:tc>
          <w:tcPr>
            <w:tcW w:w="1114" w:type="dxa"/>
            <w:vAlign w:val="bottom"/>
          </w:tcPr>
          <w:p w14:paraId="0907E5DB" w14:textId="77777777" w:rsidR="00860C10" w:rsidRPr="00860C10" w:rsidRDefault="00860C10" w:rsidP="00860C10">
            <w:pPr>
              <w:jc w:val="center"/>
              <w:rPr>
                <w:sz w:val="18"/>
                <w:szCs w:val="18"/>
              </w:rPr>
            </w:pPr>
            <w:r w:rsidRPr="00860C10">
              <w:rPr>
                <w:rFonts w:ascii="Calibri" w:hAnsi="Calibri" w:cs="Calibri"/>
                <w:color w:val="000000"/>
                <w:sz w:val="18"/>
                <w:szCs w:val="18"/>
              </w:rPr>
              <w:t>45</w:t>
            </w:r>
          </w:p>
        </w:tc>
        <w:tc>
          <w:tcPr>
            <w:tcW w:w="1021" w:type="dxa"/>
            <w:vAlign w:val="bottom"/>
          </w:tcPr>
          <w:p w14:paraId="0F09BF7B" w14:textId="77777777" w:rsidR="00860C10" w:rsidRPr="00860C10" w:rsidRDefault="00860C10" w:rsidP="00860C10">
            <w:pPr>
              <w:jc w:val="center"/>
              <w:rPr>
                <w:sz w:val="18"/>
                <w:szCs w:val="18"/>
              </w:rPr>
            </w:pPr>
            <w:r w:rsidRPr="00860C10">
              <w:rPr>
                <w:rFonts w:ascii="Calibri" w:hAnsi="Calibri" w:cs="Calibri"/>
                <w:color w:val="000000"/>
                <w:sz w:val="18"/>
                <w:szCs w:val="18"/>
              </w:rPr>
              <w:t>45</w:t>
            </w:r>
          </w:p>
        </w:tc>
        <w:tc>
          <w:tcPr>
            <w:tcW w:w="1236" w:type="dxa"/>
            <w:vAlign w:val="bottom"/>
          </w:tcPr>
          <w:p w14:paraId="040378A6" w14:textId="77777777" w:rsidR="00860C10" w:rsidRPr="00860C10" w:rsidRDefault="00860C10" w:rsidP="00860C10">
            <w:pPr>
              <w:jc w:val="center"/>
              <w:rPr>
                <w:sz w:val="18"/>
                <w:szCs w:val="18"/>
              </w:rPr>
            </w:pPr>
            <w:r w:rsidRPr="00860C10">
              <w:rPr>
                <w:sz w:val="18"/>
                <w:szCs w:val="18"/>
              </w:rPr>
              <w:t>49</w:t>
            </w:r>
          </w:p>
        </w:tc>
        <w:tc>
          <w:tcPr>
            <w:tcW w:w="1027" w:type="dxa"/>
            <w:vAlign w:val="bottom"/>
          </w:tcPr>
          <w:p w14:paraId="14383D2B" w14:textId="77777777" w:rsidR="00860C10" w:rsidRPr="00860C10" w:rsidRDefault="00860C10" w:rsidP="00860C10">
            <w:pPr>
              <w:jc w:val="center"/>
              <w:rPr>
                <w:sz w:val="18"/>
                <w:szCs w:val="18"/>
              </w:rPr>
            </w:pPr>
            <w:r w:rsidRPr="00860C10">
              <w:rPr>
                <w:rFonts w:ascii="Calibri" w:hAnsi="Calibri" w:cs="Calibri"/>
                <w:color w:val="000000"/>
                <w:sz w:val="18"/>
                <w:szCs w:val="18"/>
              </w:rPr>
              <w:t>49</w:t>
            </w:r>
          </w:p>
        </w:tc>
        <w:tc>
          <w:tcPr>
            <w:tcW w:w="1829" w:type="dxa"/>
          </w:tcPr>
          <w:p w14:paraId="4C8F4B53" w14:textId="77777777" w:rsidR="00860C10" w:rsidRPr="00860C10" w:rsidRDefault="00860C10" w:rsidP="00860C10">
            <w:pPr>
              <w:jc w:val="center"/>
              <w:rPr>
                <w:sz w:val="18"/>
                <w:szCs w:val="18"/>
              </w:rPr>
            </w:pPr>
          </w:p>
          <w:p w14:paraId="30498B8A" w14:textId="77777777" w:rsidR="00860C10" w:rsidRPr="00860C10" w:rsidRDefault="00860C10" w:rsidP="00860C10">
            <w:pPr>
              <w:jc w:val="center"/>
              <w:rPr>
                <w:sz w:val="18"/>
                <w:szCs w:val="18"/>
              </w:rPr>
            </w:pPr>
            <w:r w:rsidRPr="00860C10">
              <w:rPr>
                <w:sz w:val="18"/>
                <w:szCs w:val="18"/>
              </w:rPr>
              <w:t>39</w:t>
            </w:r>
          </w:p>
        </w:tc>
      </w:tr>
      <w:tr w:rsidR="00860C10" w14:paraId="432C6463" w14:textId="77777777" w:rsidTr="00860C10">
        <w:trPr>
          <w:trHeight w:val="422"/>
        </w:trPr>
        <w:tc>
          <w:tcPr>
            <w:tcW w:w="1754" w:type="dxa"/>
          </w:tcPr>
          <w:p w14:paraId="5A90B296" w14:textId="77777777" w:rsidR="00860C10" w:rsidRPr="00860C10" w:rsidRDefault="00860C10" w:rsidP="00860C10">
            <w:pPr>
              <w:rPr>
                <w:sz w:val="18"/>
                <w:szCs w:val="18"/>
              </w:rPr>
            </w:pPr>
            <w:r w:rsidRPr="00860C10">
              <w:rPr>
                <w:sz w:val="18"/>
                <w:szCs w:val="18"/>
              </w:rPr>
              <w:t>Total non-product program costs</w:t>
            </w:r>
          </w:p>
        </w:tc>
        <w:tc>
          <w:tcPr>
            <w:tcW w:w="1301" w:type="dxa"/>
          </w:tcPr>
          <w:p w14:paraId="7C1FFF74" w14:textId="77777777" w:rsidR="00860C10" w:rsidRPr="00860C10" w:rsidRDefault="00860C10" w:rsidP="00860C10">
            <w:pPr>
              <w:jc w:val="center"/>
              <w:rPr>
                <w:sz w:val="18"/>
                <w:szCs w:val="18"/>
              </w:rPr>
            </w:pPr>
          </w:p>
          <w:p w14:paraId="7297F29C" w14:textId="77777777" w:rsidR="00860C10" w:rsidRPr="00860C10" w:rsidRDefault="00860C10" w:rsidP="00860C10">
            <w:pPr>
              <w:jc w:val="center"/>
              <w:rPr>
                <w:sz w:val="18"/>
                <w:szCs w:val="18"/>
              </w:rPr>
            </w:pPr>
            <w:r w:rsidRPr="00860C10">
              <w:rPr>
                <w:sz w:val="18"/>
                <w:szCs w:val="18"/>
              </w:rPr>
              <w:t>20</w:t>
            </w:r>
          </w:p>
        </w:tc>
        <w:tc>
          <w:tcPr>
            <w:tcW w:w="1485" w:type="dxa"/>
            <w:vAlign w:val="bottom"/>
          </w:tcPr>
          <w:p w14:paraId="4A43330C" w14:textId="77777777" w:rsidR="00860C10" w:rsidRPr="00860C10" w:rsidRDefault="00860C10" w:rsidP="00860C10">
            <w:pPr>
              <w:jc w:val="center"/>
              <w:rPr>
                <w:sz w:val="18"/>
                <w:szCs w:val="18"/>
              </w:rPr>
            </w:pPr>
          </w:p>
        </w:tc>
        <w:tc>
          <w:tcPr>
            <w:tcW w:w="1114" w:type="dxa"/>
            <w:vAlign w:val="bottom"/>
          </w:tcPr>
          <w:p w14:paraId="0F0A2E40" w14:textId="77777777" w:rsidR="00860C10" w:rsidRPr="00860C10" w:rsidRDefault="00860C10" w:rsidP="00860C10">
            <w:pPr>
              <w:jc w:val="center"/>
              <w:rPr>
                <w:sz w:val="18"/>
                <w:szCs w:val="18"/>
              </w:rPr>
            </w:pPr>
            <w:r w:rsidRPr="00860C10">
              <w:rPr>
                <w:sz w:val="18"/>
                <w:szCs w:val="18"/>
              </w:rPr>
              <w:t>11</w:t>
            </w:r>
          </w:p>
        </w:tc>
        <w:tc>
          <w:tcPr>
            <w:tcW w:w="1021" w:type="dxa"/>
            <w:vAlign w:val="bottom"/>
          </w:tcPr>
          <w:p w14:paraId="149D0D64" w14:textId="77777777" w:rsidR="00860C10" w:rsidRPr="00860C10" w:rsidRDefault="00860C10" w:rsidP="00860C10">
            <w:pPr>
              <w:jc w:val="center"/>
              <w:rPr>
                <w:sz w:val="18"/>
                <w:szCs w:val="18"/>
              </w:rPr>
            </w:pPr>
            <w:r w:rsidRPr="00860C10">
              <w:rPr>
                <w:rFonts w:ascii="Calibri" w:hAnsi="Calibri" w:cs="Calibri"/>
                <w:color w:val="000000"/>
                <w:sz w:val="18"/>
                <w:szCs w:val="18"/>
              </w:rPr>
              <w:t>8</w:t>
            </w:r>
          </w:p>
        </w:tc>
        <w:tc>
          <w:tcPr>
            <w:tcW w:w="1236" w:type="dxa"/>
            <w:vAlign w:val="bottom"/>
          </w:tcPr>
          <w:p w14:paraId="68177B62" w14:textId="77777777" w:rsidR="00860C10" w:rsidRPr="00860C10" w:rsidRDefault="00860C10" w:rsidP="00860C10">
            <w:pPr>
              <w:jc w:val="center"/>
              <w:rPr>
                <w:sz w:val="18"/>
                <w:szCs w:val="18"/>
              </w:rPr>
            </w:pPr>
            <w:r w:rsidRPr="00860C10">
              <w:rPr>
                <w:sz w:val="18"/>
                <w:szCs w:val="18"/>
              </w:rPr>
              <w:t>47</w:t>
            </w:r>
          </w:p>
        </w:tc>
        <w:tc>
          <w:tcPr>
            <w:tcW w:w="1027" w:type="dxa"/>
            <w:vAlign w:val="bottom"/>
          </w:tcPr>
          <w:p w14:paraId="67E5586F" w14:textId="77777777" w:rsidR="00860C10" w:rsidRPr="00860C10" w:rsidRDefault="00860C10" w:rsidP="00860C10">
            <w:pPr>
              <w:jc w:val="center"/>
              <w:rPr>
                <w:sz w:val="18"/>
                <w:szCs w:val="18"/>
              </w:rPr>
            </w:pPr>
            <w:r w:rsidRPr="00860C10">
              <w:rPr>
                <w:rFonts w:ascii="Calibri" w:hAnsi="Calibri" w:cs="Calibri"/>
                <w:color w:val="000000"/>
                <w:sz w:val="18"/>
                <w:szCs w:val="18"/>
              </w:rPr>
              <w:t>22</w:t>
            </w:r>
          </w:p>
        </w:tc>
        <w:tc>
          <w:tcPr>
            <w:tcW w:w="1829" w:type="dxa"/>
          </w:tcPr>
          <w:p w14:paraId="647E8180" w14:textId="77777777" w:rsidR="00860C10" w:rsidRPr="00860C10" w:rsidRDefault="00860C10" w:rsidP="00860C10">
            <w:pPr>
              <w:jc w:val="center"/>
              <w:rPr>
                <w:sz w:val="18"/>
                <w:szCs w:val="18"/>
              </w:rPr>
            </w:pPr>
          </w:p>
          <w:p w14:paraId="643AE9E8" w14:textId="77777777" w:rsidR="00860C10" w:rsidRPr="00860C10" w:rsidRDefault="00860C10" w:rsidP="00860C10">
            <w:pPr>
              <w:jc w:val="center"/>
              <w:rPr>
                <w:sz w:val="18"/>
                <w:szCs w:val="18"/>
              </w:rPr>
            </w:pPr>
            <w:r w:rsidRPr="00860C10">
              <w:rPr>
                <w:sz w:val="18"/>
                <w:szCs w:val="18"/>
              </w:rPr>
              <w:t>10</w:t>
            </w:r>
          </w:p>
        </w:tc>
      </w:tr>
      <w:tr w:rsidR="00860C10" w14:paraId="146125E6" w14:textId="77777777" w:rsidTr="00860C10">
        <w:trPr>
          <w:trHeight w:val="211"/>
        </w:trPr>
        <w:tc>
          <w:tcPr>
            <w:tcW w:w="1754" w:type="dxa"/>
          </w:tcPr>
          <w:p w14:paraId="19141484" w14:textId="77777777" w:rsidR="00860C10" w:rsidRPr="00860C10" w:rsidRDefault="00860C10" w:rsidP="00860C10">
            <w:pPr>
              <w:rPr>
                <w:sz w:val="18"/>
                <w:szCs w:val="18"/>
              </w:rPr>
            </w:pPr>
            <w:r w:rsidRPr="00860C10">
              <w:rPr>
                <w:sz w:val="18"/>
                <w:szCs w:val="18"/>
              </w:rPr>
              <w:t>Total costs</w:t>
            </w:r>
          </w:p>
        </w:tc>
        <w:tc>
          <w:tcPr>
            <w:tcW w:w="1301" w:type="dxa"/>
          </w:tcPr>
          <w:p w14:paraId="3263CAAB" w14:textId="77777777" w:rsidR="00860C10" w:rsidRPr="00860C10" w:rsidRDefault="00860C10" w:rsidP="00860C10">
            <w:pPr>
              <w:jc w:val="center"/>
              <w:rPr>
                <w:sz w:val="18"/>
                <w:szCs w:val="18"/>
              </w:rPr>
            </w:pPr>
            <w:r w:rsidRPr="00860C10">
              <w:rPr>
                <w:sz w:val="18"/>
                <w:szCs w:val="18"/>
              </w:rPr>
              <w:t>55</w:t>
            </w:r>
          </w:p>
        </w:tc>
        <w:tc>
          <w:tcPr>
            <w:tcW w:w="1485" w:type="dxa"/>
            <w:vAlign w:val="bottom"/>
          </w:tcPr>
          <w:p w14:paraId="3962DD3C" w14:textId="77777777" w:rsidR="00860C10" w:rsidRPr="00860C10" w:rsidRDefault="00860C10" w:rsidP="00860C10">
            <w:pPr>
              <w:jc w:val="center"/>
              <w:rPr>
                <w:sz w:val="18"/>
                <w:szCs w:val="18"/>
              </w:rPr>
            </w:pPr>
            <w:r w:rsidRPr="00860C10">
              <w:rPr>
                <w:rFonts w:ascii="Calibri" w:hAnsi="Calibri" w:cs="Calibri"/>
                <w:bCs/>
                <w:color w:val="000000"/>
                <w:sz w:val="18"/>
                <w:szCs w:val="18"/>
              </w:rPr>
              <w:t>50</w:t>
            </w:r>
            <w:r w:rsidRPr="00860C10">
              <w:rPr>
                <w:sz w:val="18"/>
                <w:szCs w:val="18"/>
                <w:vertAlign w:val="superscript"/>
              </w:rPr>
              <w:t>8</w:t>
            </w:r>
          </w:p>
        </w:tc>
        <w:tc>
          <w:tcPr>
            <w:tcW w:w="1114" w:type="dxa"/>
            <w:vAlign w:val="bottom"/>
          </w:tcPr>
          <w:p w14:paraId="20CE1BD8" w14:textId="77777777" w:rsidR="00860C10" w:rsidRPr="0053137C" w:rsidRDefault="00860C10" w:rsidP="00860C10">
            <w:pPr>
              <w:jc w:val="center"/>
              <w:rPr>
                <w:sz w:val="18"/>
                <w:szCs w:val="18"/>
              </w:rPr>
            </w:pPr>
            <w:r w:rsidRPr="0053137C">
              <w:rPr>
                <w:rFonts w:ascii="Calibri" w:hAnsi="Calibri" w:cs="Calibri"/>
                <w:bCs/>
                <w:color w:val="000000"/>
                <w:sz w:val="18"/>
                <w:szCs w:val="18"/>
              </w:rPr>
              <w:t>56</w:t>
            </w:r>
          </w:p>
        </w:tc>
        <w:tc>
          <w:tcPr>
            <w:tcW w:w="1021" w:type="dxa"/>
            <w:vAlign w:val="bottom"/>
          </w:tcPr>
          <w:p w14:paraId="1E0EE72A" w14:textId="77777777" w:rsidR="00860C10" w:rsidRPr="0053137C" w:rsidRDefault="00860C10" w:rsidP="00860C10">
            <w:pPr>
              <w:jc w:val="center"/>
              <w:rPr>
                <w:sz w:val="18"/>
                <w:szCs w:val="18"/>
              </w:rPr>
            </w:pPr>
            <w:r w:rsidRPr="0053137C">
              <w:rPr>
                <w:rFonts w:ascii="Calibri" w:hAnsi="Calibri" w:cs="Calibri"/>
                <w:bCs/>
                <w:color w:val="000000"/>
                <w:sz w:val="18"/>
                <w:szCs w:val="18"/>
              </w:rPr>
              <w:t>53</w:t>
            </w:r>
          </w:p>
        </w:tc>
        <w:tc>
          <w:tcPr>
            <w:tcW w:w="1236" w:type="dxa"/>
            <w:vAlign w:val="bottom"/>
          </w:tcPr>
          <w:p w14:paraId="3CC70ADA" w14:textId="77777777" w:rsidR="00860C10" w:rsidRPr="0053137C" w:rsidRDefault="00860C10" w:rsidP="00860C10">
            <w:pPr>
              <w:jc w:val="center"/>
              <w:rPr>
                <w:sz w:val="18"/>
                <w:szCs w:val="18"/>
              </w:rPr>
            </w:pPr>
            <w:r w:rsidRPr="0053137C">
              <w:rPr>
                <w:sz w:val="18"/>
                <w:szCs w:val="18"/>
              </w:rPr>
              <w:t>96</w:t>
            </w:r>
          </w:p>
        </w:tc>
        <w:tc>
          <w:tcPr>
            <w:tcW w:w="1027" w:type="dxa"/>
            <w:vAlign w:val="bottom"/>
          </w:tcPr>
          <w:p w14:paraId="3AF829CF" w14:textId="77777777" w:rsidR="00860C10" w:rsidRPr="0053137C" w:rsidRDefault="00860C10" w:rsidP="00860C10">
            <w:pPr>
              <w:jc w:val="center"/>
              <w:rPr>
                <w:sz w:val="18"/>
                <w:szCs w:val="18"/>
              </w:rPr>
            </w:pPr>
            <w:r w:rsidRPr="0053137C">
              <w:rPr>
                <w:rFonts w:ascii="Calibri" w:hAnsi="Calibri" w:cs="Calibri"/>
                <w:bCs/>
                <w:color w:val="000000"/>
                <w:sz w:val="18"/>
                <w:szCs w:val="18"/>
              </w:rPr>
              <w:t>71</w:t>
            </w:r>
          </w:p>
        </w:tc>
        <w:tc>
          <w:tcPr>
            <w:tcW w:w="1829" w:type="dxa"/>
          </w:tcPr>
          <w:p w14:paraId="5D68B128" w14:textId="77777777" w:rsidR="00860C10" w:rsidRPr="00860C10" w:rsidRDefault="00860C10" w:rsidP="00860C10">
            <w:pPr>
              <w:jc w:val="center"/>
              <w:rPr>
                <w:sz w:val="18"/>
                <w:szCs w:val="18"/>
              </w:rPr>
            </w:pPr>
            <w:r w:rsidRPr="00860C10">
              <w:rPr>
                <w:sz w:val="18"/>
                <w:szCs w:val="18"/>
              </w:rPr>
              <w:t>48</w:t>
            </w:r>
          </w:p>
        </w:tc>
      </w:tr>
    </w:tbl>
    <w:p w14:paraId="094ED9EF" w14:textId="77777777" w:rsidR="00604C96" w:rsidRPr="00860C10" w:rsidRDefault="00604C96" w:rsidP="00860C10">
      <w:pPr>
        <w:spacing w:after="0"/>
        <w:rPr>
          <w:sz w:val="16"/>
          <w:szCs w:val="16"/>
        </w:rPr>
      </w:pPr>
      <w:r w:rsidRPr="00860C10">
        <w:rPr>
          <w:sz w:val="16"/>
          <w:szCs w:val="16"/>
        </w:rPr>
        <w:t>BCC, behavior change communication; CHW, community health worker</w:t>
      </w:r>
    </w:p>
    <w:p w14:paraId="310B643E" w14:textId="77777777" w:rsidR="00604C96" w:rsidRPr="00860C10" w:rsidRDefault="00604C96" w:rsidP="00860C10">
      <w:pPr>
        <w:spacing w:after="0"/>
        <w:rPr>
          <w:sz w:val="16"/>
          <w:szCs w:val="16"/>
          <w:lang w:val="fr-BE"/>
        </w:rPr>
      </w:pPr>
      <w:r w:rsidRPr="00860C10">
        <w:rPr>
          <w:sz w:val="16"/>
          <w:szCs w:val="16"/>
          <w:vertAlign w:val="superscript"/>
          <w:lang w:val="fr-BE"/>
        </w:rPr>
        <w:t>1</w:t>
      </w:r>
      <w:r w:rsidRPr="00860C10">
        <w:rPr>
          <w:sz w:val="16"/>
          <w:szCs w:val="16"/>
          <w:lang w:val="fr-BE"/>
        </w:rPr>
        <w:t>Adams, K, S Vosti, C Arnold, R Engle-Stone, E Prado, C Stewart, K Wessells and K Dewey (2022). The cost-effectiveness of small-quantity lipid-based nutrient supplements for prevention of child death and malnutrition and promotion of healthy development: modeling results for Uganda. medRxiv 2022.05.27.22275713; doi: https://doi.org/10.1101/2022.05.27.22275713.</w:t>
      </w:r>
    </w:p>
    <w:p w14:paraId="1D115DC4" w14:textId="77777777" w:rsidR="00604C96" w:rsidRPr="00860C10" w:rsidRDefault="00604C96" w:rsidP="00860C10">
      <w:pPr>
        <w:spacing w:after="0"/>
        <w:rPr>
          <w:sz w:val="16"/>
          <w:szCs w:val="16"/>
          <w:lang w:val="fr-BE"/>
        </w:rPr>
      </w:pPr>
      <w:r w:rsidRPr="00860C10">
        <w:rPr>
          <w:sz w:val="16"/>
          <w:szCs w:val="16"/>
          <w:vertAlign w:val="superscript"/>
          <w:lang w:val="fr-BE"/>
        </w:rPr>
        <w:t>2</w:t>
      </w:r>
      <w:r w:rsidRPr="00860C10">
        <w:rPr>
          <w:sz w:val="16"/>
          <w:szCs w:val="16"/>
        </w:rPr>
        <w:t>Integration of nutrition counseling, nutrition supplementation and parenting support into Madagascar’s national nutrition program: The Mahay cluster-randomized effectiveness trial, Endline Impact Evaluation Report, Strategic Impact Evaluation Fund</w:t>
      </w:r>
    </w:p>
    <w:p w14:paraId="3E46E75E" w14:textId="77777777" w:rsidR="00604C96" w:rsidRPr="00860C10" w:rsidRDefault="00604C96" w:rsidP="00860C10">
      <w:pPr>
        <w:spacing w:after="0"/>
        <w:rPr>
          <w:sz w:val="16"/>
          <w:szCs w:val="16"/>
          <w:vertAlign w:val="superscript"/>
        </w:rPr>
      </w:pPr>
      <w:r w:rsidRPr="00860C10">
        <w:rPr>
          <w:sz w:val="16"/>
          <w:szCs w:val="16"/>
          <w:vertAlign w:val="superscript"/>
          <w:lang w:val="fr-BE"/>
        </w:rPr>
        <w:t>3</w:t>
      </w:r>
      <w:r w:rsidRPr="00860C10">
        <w:rPr>
          <w:rFonts w:eastAsia="Times New Roman"/>
          <w:sz w:val="16"/>
          <w:szCs w:val="16"/>
          <w:lang w:val="fr-BE"/>
        </w:rPr>
        <w:t xml:space="preserve"> </w:t>
      </w:r>
      <w:r w:rsidRPr="00860C10">
        <w:rPr>
          <w:sz w:val="16"/>
          <w:szCs w:val="16"/>
          <w:lang w:val="fr-BE"/>
        </w:rPr>
        <w:t xml:space="preserve">Huybregts, L., le Port, A., Becquey, E., Zongrone, A., Barba, F. M., Rawat, R., Leroy, J. L., &amp; Ruel, M. T. (2019). </w:t>
      </w:r>
      <w:r w:rsidRPr="00860C10">
        <w:rPr>
          <w:sz w:val="16"/>
          <w:szCs w:val="16"/>
        </w:rPr>
        <w:t>Impact on child acute malnutrition of integrating small-quantity lipid-based nutrient supplements into community-level screening for acute malnutrition: A cluster-</w:t>
      </w:r>
      <w:r w:rsidRPr="00860C10">
        <w:rPr>
          <w:sz w:val="16"/>
          <w:szCs w:val="16"/>
        </w:rPr>
        <w:lastRenderedPageBreak/>
        <w:t xml:space="preserve">randomized controlled trial in Mali. </w:t>
      </w:r>
      <w:r w:rsidRPr="00860C10">
        <w:rPr>
          <w:i/>
          <w:iCs/>
          <w:sz w:val="16"/>
          <w:szCs w:val="16"/>
        </w:rPr>
        <w:t>PLoS Medicine</w:t>
      </w:r>
      <w:r w:rsidRPr="00860C10">
        <w:rPr>
          <w:sz w:val="16"/>
          <w:szCs w:val="16"/>
        </w:rPr>
        <w:t xml:space="preserve">, </w:t>
      </w:r>
      <w:r w:rsidRPr="00860C10">
        <w:rPr>
          <w:i/>
          <w:iCs/>
          <w:sz w:val="16"/>
          <w:szCs w:val="16"/>
        </w:rPr>
        <w:t>16</w:t>
      </w:r>
      <w:r w:rsidRPr="00860C10">
        <w:rPr>
          <w:sz w:val="16"/>
          <w:szCs w:val="16"/>
        </w:rPr>
        <w:t xml:space="preserve">(8). </w:t>
      </w:r>
      <w:hyperlink r:id="rId12" w:history="1">
        <w:r w:rsidRPr="00860C10">
          <w:rPr>
            <w:color w:val="0563C1" w:themeColor="hyperlink"/>
            <w:sz w:val="16"/>
            <w:szCs w:val="16"/>
            <w:u w:val="single"/>
          </w:rPr>
          <w:t>https://doi.org/10.1371/journal.pmed.1002892</w:t>
        </w:r>
      </w:hyperlink>
      <w:r w:rsidRPr="00860C10">
        <w:rPr>
          <w:sz w:val="16"/>
          <w:szCs w:val="16"/>
        </w:rPr>
        <w:t>. Costing study publication in progress.</w:t>
      </w:r>
    </w:p>
    <w:p w14:paraId="4126DFB5" w14:textId="77777777" w:rsidR="00604C96" w:rsidRPr="00860C10" w:rsidRDefault="00604C96" w:rsidP="00860C10">
      <w:pPr>
        <w:autoSpaceDE w:val="0"/>
        <w:autoSpaceDN w:val="0"/>
        <w:spacing w:after="0"/>
        <w:ind w:hanging="480"/>
        <w:rPr>
          <w:rFonts w:eastAsia="Times New Roman"/>
          <w:sz w:val="16"/>
          <w:szCs w:val="16"/>
        </w:rPr>
      </w:pPr>
      <w:r w:rsidRPr="00860C10">
        <w:rPr>
          <w:rFonts w:eastAsia="Times New Roman"/>
          <w:sz w:val="16"/>
          <w:szCs w:val="16"/>
        </w:rPr>
        <w:tab/>
      </w:r>
      <w:r w:rsidRPr="00860C10">
        <w:rPr>
          <w:rFonts w:eastAsia="Times New Roman"/>
          <w:sz w:val="16"/>
          <w:szCs w:val="16"/>
          <w:vertAlign w:val="superscript"/>
          <w:lang w:val="fr-BE"/>
        </w:rPr>
        <w:t>4</w:t>
      </w:r>
      <w:r w:rsidRPr="00860C10">
        <w:rPr>
          <w:rFonts w:eastAsia="Times New Roman"/>
          <w:sz w:val="16"/>
          <w:szCs w:val="16"/>
          <w:lang w:val="fr-BE"/>
        </w:rPr>
        <w:t xml:space="preserve">Becquey, E., Huybregts, L., Zongrone, A., le Port, A., Leroy, J. L., Rawat, R., Touré, M., &amp; Ruel, M. T. (2019). </w:t>
      </w:r>
      <w:r w:rsidRPr="00860C10">
        <w:rPr>
          <w:rFonts w:eastAsia="Times New Roman"/>
          <w:sz w:val="16"/>
          <w:szCs w:val="16"/>
        </w:rPr>
        <w:t xml:space="preserve">Impact on child acute malnutrition of integrating a preventive nutrition package into facility-based screening for acute malnutrition during well-baby consultation: A cluster-randomized controlled trial in Burkina Faso. </w:t>
      </w:r>
      <w:r w:rsidRPr="00860C10">
        <w:rPr>
          <w:rFonts w:eastAsia="Times New Roman"/>
          <w:i/>
          <w:iCs/>
          <w:sz w:val="16"/>
          <w:szCs w:val="16"/>
        </w:rPr>
        <w:t>PLoS Medicine</w:t>
      </w:r>
      <w:r w:rsidRPr="00860C10">
        <w:rPr>
          <w:rFonts w:eastAsia="Times New Roman"/>
          <w:sz w:val="16"/>
          <w:szCs w:val="16"/>
        </w:rPr>
        <w:t xml:space="preserve">, </w:t>
      </w:r>
      <w:r w:rsidRPr="00860C10">
        <w:rPr>
          <w:rFonts w:eastAsia="Times New Roman"/>
          <w:i/>
          <w:iCs/>
          <w:sz w:val="16"/>
          <w:szCs w:val="16"/>
        </w:rPr>
        <w:t>16</w:t>
      </w:r>
      <w:r w:rsidRPr="00860C10">
        <w:rPr>
          <w:rFonts w:eastAsia="Times New Roman"/>
          <w:sz w:val="16"/>
          <w:szCs w:val="16"/>
        </w:rPr>
        <w:t xml:space="preserve">(8). </w:t>
      </w:r>
      <w:hyperlink r:id="rId13" w:history="1">
        <w:r w:rsidRPr="00860C10">
          <w:rPr>
            <w:rFonts w:eastAsia="Times New Roman"/>
            <w:color w:val="0563C1" w:themeColor="hyperlink"/>
            <w:sz w:val="16"/>
            <w:szCs w:val="16"/>
            <w:u w:val="single"/>
          </w:rPr>
          <w:t>https://doi.org/10.1371/journal.pmed.1002877</w:t>
        </w:r>
      </w:hyperlink>
      <w:r w:rsidRPr="00860C10">
        <w:rPr>
          <w:rFonts w:eastAsia="Times New Roman"/>
          <w:sz w:val="16"/>
          <w:szCs w:val="16"/>
        </w:rPr>
        <w:t>. Costing study publication in progress.</w:t>
      </w:r>
    </w:p>
    <w:p w14:paraId="0B610570" w14:textId="77777777" w:rsidR="00604C96" w:rsidRPr="00860C10" w:rsidRDefault="00604C96" w:rsidP="00860C10">
      <w:pPr>
        <w:spacing w:after="0"/>
        <w:rPr>
          <w:sz w:val="16"/>
          <w:szCs w:val="16"/>
          <w:lang w:val="fr-BE"/>
        </w:rPr>
      </w:pPr>
      <w:r w:rsidRPr="00860C10">
        <w:rPr>
          <w:sz w:val="16"/>
          <w:szCs w:val="16"/>
          <w:vertAlign w:val="superscript"/>
          <w:lang w:val="fr-BE"/>
        </w:rPr>
        <w:t>5</w:t>
      </w:r>
      <w:r w:rsidRPr="00860C10">
        <w:rPr>
          <w:sz w:val="16"/>
          <w:szCs w:val="16"/>
          <w:lang w:val="fr-BE"/>
        </w:rPr>
        <w:t>Humber J, Vosti SA, Cummins J, Mridha MK, Matias SL, Dewey KG. 2017. The Rang-Din Nutrition Study in Rural Bangladesh: The Costs and Cost-Effectiveness of Programmatic Interventions to Improve Linear Growth at Birth and 18 Months, and the Costs of These Interventions at 24 Months. Washington, DC: FHI 360/FANTA.</w:t>
      </w:r>
    </w:p>
    <w:p w14:paraId="241A55A2" w14:textId="77777777" w:rsidR="00604C96" w:rsidRPr="00860C10" w:rsidRDefault="00604C96" w:rsidP="00860C10">
      <w:pPr>
        <w:spacing w:after="0"/>
        <w:rPr>
          <w:sz w:val="16"/>
          <w:szCs w:val="16"/>
        </w:rPr>
      </w:pPr>
      <w:r w:rsidRPr="00860C10">
        <w:rPr>
          <w:sz w:val="16"/>
          <w:szCs w:val="16"/>
          <w:vertAlign w:val="superscript"/>
        </w:rPr>
        <w:t>6</w:t>
      </w:r>
      <w:r w:rsidRPr="00860C10">
        <w:rPr>
          <w:sz w:val="16"/>
          <w:szCs w:val="16"/>
        </w:rPr>
        <w:t>Hypothetical, for modeling</w:t>
      </w:r>
    </w:p>
    <w:p w14:paraId="2153E751" w14:textId="77777777" w:rsidR="00604C96" w:rsidRPr="00860C10" w:rsidRDefault="00604C96" w:rsidP="00860C10">
      <w:pPr>
        <w:spacing w:after="0"/>
        <w:rPr>
          <w:sz w:val="16"/>
          <w:szCs w:val="16"/>
        </w:rPr>
      </w:pPr>
      <w:r w:rsidRPr="00860C10">
        <w:rPr>
          <w:sz w:val="16"/>
          <w:szCs w:val="16"/>
          <w:vertAlign w:val="superscript"/>
        </w:rPr>
        <w:t>7</w:t>
      </w:r>
      <w:r w:rsidRPr="00860C10">
        <w:rPr>
          <w:sz w:val="16"/>
          <w:szCs w:val="16"/>
        </w:rPr>
        <w:t>For cost analysis; actual project provided supplements beginning at 6 mo of age and continuing until 23 mo of age</w:t>
      </w:r>
    </w:p>
    <w:p w14:paraId="2ADDE27F" w14:textId="77777777" w:rsidR="00604C96" w:rsidRPr="00860C10" w:rsidRDefault="00604C96" w:rsidP="00860C10">
      <w:pPr>
        <w:spacing w:after="0"/>
        <w:rPr>
          <w:sz w:val="16"/>
          <w:szCs w:val="16"/>
        </w:rPr>
      </w:pPr>
      <w:r w:rsidRPr="00860C10">
        <w:rPr>
          <w:sz w:val="16"/>
          <w:szCs w:val="16"/>
          <w:vertAlign w:val="superscript"/>
        </w:rPr>
        <w:t>8</w:t>
      </w:r>
      <w:r w:rsidRPr="00860C10">
        <w:rPr>
          <w:sz w:val="16"/>
          <w:szCs w:val="16"/>
        </w:rPr>
        <w:t>Programmatic costs (not included in the analysis) would include salary for CHWs, materials for site, NGO supervision, training ($3.33 per child per year, with an average site having 200 children 0-24 mo). Imputing 15% of the total cost to SQ-LNS would imply an annual programmatic cost that is attributed to SQ-LNS of $0.5 per child per year.</w:t>
      </w:r>
    </w:p>
    <w:p w14:paraId="1D46F456" w14:textId="77777777" w:rsidR="00604C96" w:rsidRPr="00860C10" w:rsidRDefault="00604C96" w:rsidP="00860C10">
      <w:pPr>
        <w:spacing w:after="0"/>
        <w:rPr>
          <w:sz w:val="16"/>
          <w:szCs w:val="16"/>
        </w:rPr>
      </w:pPr>
      <w:r w:rsidRPr="00860C10">
        <w:rPr>
          <w:sz w:val="16"/>
          <w:szCs w:val="16"/>
          <w:vertAlign w:val="superscript"/>
        </w:rPr>
        <w:t>9</w:t>
      </w:r>
      <w:r w:rsidRPr="00860C10">
        <w:rPr>
          <w:sz w:val="16"/>
          <w:szCs w:val="16"/>
        </w:rPr>
        <w:t>Observed costs are the costs that correspond to the observed level of SQ-LNS distribution coverage (37% in Burkina Faso and 60% in Mali)</w:t>
      </w:r>
    </w:p>
    <w:p w14:paraId="461844AF" w14:textId="281A76C3" w:rsidR="00604C96" w:rsidRPr="00860C10" w:rsidRDefault="00604C96" w:rsidP="00860C10">
      <w:pPr>
        <w:spacing w:after="0"/>
        <w:rPr>
          <w:sz w:val="16"/>
          <w:szCs w:val="16"/>
        </w:rPr>
      </w:pPr>
      <w:r w:rsidRPr="00860C10">
        <w:rPr>
          <w:sz w:val="16"/>
          <w:szCs w:val="16"/>
          <w:vertAlign w:val="superscript"/>
        </w:rPr>
        <w:t>10</w:t>
      </w:r>
      <w:r w:rsidRPr="00860C10">
        <w:rPr>
          <w:sz w:val="16"/>
          <w:szCs w:val="16"/>
        </w:rPr>
        <w:t>Modeled costs assume that the SQ-LNS distribution coverage was 100%. For this purpose, variable costs were increased to the amount needed to cover all eligible children, whereas fixed costs were divided by the number of eligible children. Costs of overhead, indirects, startup, annualized capital, community sensitization, and capacity building were considered fixed. Costs of product, shipping, handling, storage, and beneficiary costs were considered variable.</w:t>
      </w:r>
    </w:p>
    <w:p w14:paraId="2AA1CA1D" w14:textId="77777777" w:rsidR="00604C96" w:rsidRDefault="00604C96" w:rsidP="00604C96"/>
    <w:p w14:paraId="6205E429" w14:textId="77777777" w:rsidR="00CC2F0D" w:rsidRDefault="00CC2F0D" w:rsidP="00CC2F0D">
      <w:pPr>
        <w:pStyle w:val="ListParagraph"/>
        <w:numPr>
          <w:ilvl w:val="2"/>
          <w:numId w:val="1"/>
        </w:numPr>
      </w:pPr>
      <w:r>
        <w:t>Product cost ranged from 23 to 47 USD per child per 12 months of supplementation</w:t>
      </w:r>
    </w:p>
    <w:p w14:paraId="170EE924" w14:textId="77777777" w:rsidR="00CC2F0D" w:rsidRDefault="00CC2F0D" w:rsidP="00CC2F0D">
      <w:pPr>
        <w:pStyle w:val="ListParagraph"/>
        <w:numPr>
          <w:ilvl w:val="2"/>
          <w:numId w:val="1"/>
        </w:numPr>
      </w:pPr>
      <w:r>
        <w:t>Total product procurement cost (including shipping and handling, customs, storage), ranged from 35 to 50 USD per child per 12 months of supplementation</w:t>
      </w:r>
    </w:p>
    <w:p w14:paraId="3212C14D" w14:textId="77777777" w:rsidR="00CC2F0D" w:rsidRDefault="00CC2F0D" w:rsidP="00CC2F0D">
      <w:pPr>
        <w:pStyle w:val="ListParagraph"/>
        <w:numPr>
          <w:ilvl w:val="2"/>
          <w:numId w:val="1"/>
        </w:numPr>
      </w:pPr>
      <w:r>
        <w:t>Non-product costs ranged from 8 to 22 USD per child per 12 months of supplementation, but can increase up to 47 USD if program coverage is below 40%</w:t>
      </w:r>
    </w:p>
    <w:p w14:paraId="148E7BCB" w14:textId="77777777" w:rsidR="00CC2F0D" w:rsidRDefault="00CC2F0D" w:rsidP="00CC2F0D">
      <w:pPr>
        <w:pStyle w:val="ListParagraph"/>
        <w:numPr>
          <w:ilvl w:val="2"/>
          <w:numId w:val="1"/>
        </w:numPr>
      </w:pPr>
      <w:r>
        <w:t>Total costs ranged from 48 to 71 USD per child per 12 months of supplementation, but can increase up to 96 USD if program coverage is below 40%</w:t>
      </w:r>
    </w:p>
    <w:p w14:paraId="392FE5E6" w14:textId="77777777" w:rsidR="00CC2F0D" w:rsidRDefault="00CC2F0D" w:rsidP="00CC2F0D">
      <w:pPr>
        <w:pStyle w:val="ListParagraph"/>
        <w:numPr>
          <w:ilvl w:val="2"/>
          <w:numId w:val="1"/>
        </w:numPr>
      </w:pPr>
      <w:r>
        <w:t xml:space="preserve">The median share of product costs over total costs was 60%, ranging from 42% to 93%. </w:t>
      </w:r>
    </w:p>
    <w:p w14:paraId="26E39566" w14:textId="77777777" w:rsidR="004A7541" w:rsidRDefault="004A7541" w:rsidP="00AD6B9D">
      <w:pPr>
        <w:pStyle w:val="ListParagraph"/>
        <w:ind w:left="1440"/>
      </w:pPr>
    </w:p>
    <w:p w14:paraId="7D938982" w14:textId="4423A7A7" w:rsidR="00CC2F0D" w:rsidRDefault="00CC2F0D" w:rsidP="00CC2F0D">
      <w:pPr>
        <w:pStyle w:val="ListParagraph"/>
        <w:numPr>
          <w:ilvl w:val="1"/>
          <w:numId w:val="1"/>
        </w:numPr>
      </w:pPr>
      <w:r>
        <w:t xml:space="preserve">Information on cost-efficiency and cost-effectiveness from 4 case studies was presented at a World Bank webinar on May 6, 2022, which can be viewed by going to this link: </w:t>
      </w:r>
      <w:hyperlink r:id="rId14" w:history="1">
        <w:r w:rsidRPr="009236FC">
          <w:rPr>
            <w:rStyle w:val="Hyperlink"/>
          </w:rPr>
          <w:t>https://www.worldbank.org/en/events/2022/05/04/effectiveness-and-cost-effectiveness-of-small-quantity-lipid-based-nutrient-supplements</w:t>
        </w:r>
      </w:hyperlink>
      <w:r>
        <w:t xml:space="preserve">   </w:t>
      </w:r>
    </w:p>
    <w:p w14:paraId="768152B4" w14:textId="4A54FA5B" w:rsidR="00CC2F0D" w:rsidRDefault="00CC2F0D" w:rsidP="00CC2F0D">
      <w:pPr>
        <w:pStyle w:val="ListParagraph"/>
        <w:numPr>
          <w:ilvl w:val="2"/>
          <w:numId w:val="1"/>
        </w:numPr>
      </w:pPr>
      <w:r>
        <w:t xml:space="preserve">In one of those case studies, a modeling framework was developed to estimate the cost-effectiveness of SQ-LNS, and the framework was applied in the context of rural Uganda </w:t>
      </w:r>
      <w:r>
        <w:fldChar w:fldCharType="begin"/>
      </w:r>
      <w:r>
        <w:instrText xml:space="preserve"> ADDIN EN.CITE &lt;EndNote&gt;&lt;Cite&gt;&lt;Author&gt;Adams&lt;/Author&gt;&lt;Year&gt;2022&lt;/Year&gt;&lt;RecNum&gt;28437&lt;/RecNum&gt;&lt;DisplayText&gt;(Adams et al. 2022)&lt;/DisplayText&gt;&lt;record&gt;&lt;rec-number&gt;28437&lt;/rec-number&gt;&lt;foreign-keys&gt;&lt;key app="EN" db-id="rx0z5wt9dzttzeevv5n5tw2bs5dxvwazpdxz" timestamp="1654028626"&gt;28437&lt;/key&gt;&lt;/foreign-keys&gt;&lt;ref-type name="Journal Article"&gt;17&lt;/ref-type&gt;&lt;contributors&gt;&lt;authors&gt;&lt;author&gt;Adams, KP&lt;/author&gt;&lt;author&gt;Vosti, SA&lt;/author&gt;&lt;author&gt;Arnold, CD&lt;/author&gt;&lt;author&gt;Engle-Stone, R&lt;/author&gt;&lt;author&gt;Prado, EL&lt;/author&gt;&lt;author&gt;Stewart, CP&lt;/author&gt;&lt;author&gt;Wessells, KR&lt;/author&gt;&lt;author&gt;Dewey, KG&lt;/author&gt;&lt;/authors&gt;&lt;/contributors&gt;&lt;titles&gt;&lt;title&gt;The cost-effectiveness of small-quantity lipid-based nutrient supplements for prevention of child death and malnutrition and promotion of healthy development: modeling results for Uganda&lt;/title&gt;&lt;secondary-title&gt;medRxiv 2022.05.27.22275713; doi: https://doi.org/10.1101/2022.05.27.22275713&lt;/secondary-title&gt;&lt;/titles&gt;&lt;periodical&gt;&lt;full-title&gt;medRxiv 2022.05.27.22275713; doi: https://doi.org/10.1101/2022.05.27.22275713&lt;/full-title&gt;&lt;/periodical&gt;&lt;dates&gt;&lt;year&gt;2022&lt;/year&gt;&lt;/dates&gt;&lt;urls&gt;&lt;/urls&gt;&lt;/record&gt;&lt;/Cite&gt;&lt;/EndNote&gt;</w:instrText>
      </w:r>
      <w:r>
        <w:fldChar w:fldCharType="separate"/>
      </w:r>
      <w:r>
        <w:rPr>
          <w:noProof/>
        </w:rPr>
        <w:t>(Adams et al. 2022)</w:t>
      </w:r>
      <w:r>
        <w:fldChar w:fldCharType="end"/>
      </w:r>
      <w:r>
        <w:t>. In that analysis, the estimated cost per disability adjusted life year (DALY) averted is $242, which is considered “very cost effective” relative to the Uganda per capita GDP of $822 and more cost-effective than MNP or the provision of complementary food in Uganda.</w:t>
      </w:r>
    </w:p>
    <w:p w14:paraId="56FE2D77" w14:textId="7E1CA352" w:rsidR="001B4BB1" w:rsidRPr="008D2AE3" w:rsidRDefault="00CC2F0D" w:rsidP="00CC2F0D">
      <w:pPr>
        <w:pStyle w:val="ListParagraph"/>
        <w:numPr>
          <w:ilvl w:val="1"/>
          <w:numId w:val="1"/>
        </w:numPr>
      </w:pPr>
      <w:bookmarkStart w:id="1" w:name="_Hlk132877011"/>
      <w:r>
        <w:t xml:space="preserve">Beneficiary households may be able to bear some of the cost. </w:t>
      </w:r>
      <w:r w:rsidR="00803C28" w:rsidRPr="008D2AE3">
        <w:t>Household w</w:t>
      </w:r>
      <w:r w:rsidR="001B4BB1" w:rsidRPr="008D2AE3">
        <w:t xml:space="preserve">illingness to pay </w:t>
      </w:r>
      <w:r w:rsidR="00803C28" w:rsidRPr="008D2AE3">
        <w:t xml:space="preserve">(WTP) for SQ-LN </w:t>
      </w:r>
      <w:r w:rsidR="00F40328" w:rsidRPr="008D2AE3">
        <w:t xml:space="preserve">has been </w:t>
      </w:r>
      <w:r w:rsidR="001B4BB1" w:rsidRPr="008D2AE3">
        <w:t xml:space="preserve">investigated in several </w:t>
      </w:r>
      <w:r w:rsidR="00803C28" w:rsidRPr="008D2AE3">
        <w:t>studies</w:t>
      </w:r>
      <w:r w:rsidR="00DE0857" w:rsidRPr="008D2AE3">
        <w:t xml:space="preserve"> in low- and middle-income countries</w:t>
      </w:r>
      <w:r w:rsidR="00803C28" w:rsidRPr="008D2AE3">
        <w:t xml:space="preserve"> </w:t>
      </w:r>
      <w:r w:rsidR="00AC6835" w:rsidRPr="008D2AE3">
        <w:fldChar w:fldCharType="begin">
          <w:fldData xml:space="preserve">PEVuZE5vdGU+PENpdGU+PEF1dGhvcj5BZGFtczwvQXV0aG9yPjxZZWFyPjIwMTg8L1llYXI+PFJl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</w:fldData>
        </w:fldChar>
      </w:r>
      <w:r w:rsidR="003F1B7C">
        <w:instrText xml:space="preserve"> ADDIN EN.CITE </w:instrText>
      </w:r>
      <w:r w:rsidR="003F1B7C">
        <w:fldChar w:fldCharType="begin">
          <w:fldData xml:space="preserve">PEVuZE5vdGU+PENpdGU+PEF1dGhvcj5BZGFtczwvQXV0aG9yPjxZZWFyPjIwMTg8L1llYXI+PFJl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</w:fldData>
        </w:fldChar>
      </w:r>
      <w:r w:rsidR="003F1B7C">
        <w:instrText xml:space="preserve"> ADDIN EN.CITE.DATA </w:instrText>
      </w:r>
      <w:r w:rsidR="003F1B7C">
        <w:fldChar w:fldCharType="end"/>
      </w:r>
      <w:r w:rsidR="00AC6835" w:rsidRPr="008D2AE3">
        <w:fldChar w:fldCharType="separate"/>
      </w:r>
      <w:r w:rsidR="003F1B7C">
        <w:rPr>
          <w:noProof/>
        </w:rPr>
        <w:t>(Tripp et al. 2011, Segre et al. 2015, Adams et al. 2018, Cummins et al. 2018)</w:t>
      </w:r>
      <w:r w:rsidR="00AC6835" w:rsidRPr="008D2AE3">
        <w:fldChar w:fldCharType="end"/>
      </w:r>
      <w:r w:rsidR="00803C28" w:rsidRPr="008D2AE3">
        <w:t xml:space="preserve">. Across countries and methods of eliciting WTP (including hypothetical [money did not change hands] and experimental [money changed hands]), average WTP for SQ-LNS </w:t>
      </w:r>
      <w:r w:rsidR="00BB3E51" w:rsidRPr="008D2AE3">
        <w:t>in most settings wa</w:t>
      </w:r>
      <w:r w:rsidR="00803C28" w:rsidRPr="008D2AE3">
        <w:t>s above the current product price of 0.06</w:t>
      </w:r>
      <w:r w:rsidR="00BB3E51" w:rsidRPr="008D2AE3">
        <w:t xml:space="preserve"> USD</w:t>
      </w:r>
      <w:r w:rsidR="00803C28" w:rsidRPr="008D2AE3">
        <w:t xml:space="preserve"> per sachet. </w:t>
      </w:r>
      <w:r>
        <w:t xml:space="preserve">However, in </w:t>
      </w:r>
      <w:r>
        <w:lastRenderedPageBreak/>
        <w:t>many settings, it is likely that the unsubsidized price of SQ-LNS would be unaffordable for a substantial proportion of households. Moreover, charging fees or demanding cost-sharing may reduce take-up among households who are most-at-need (</w:t>
      </w:r>
      <w:hyperlink r:id="rId15" w:history="1">
        <w:r w:rsidRPr="009236FC">
          <w:rPr>
            <w:rStyle w:val="Hyperlink"/>
          </w:rPr>
          <w:t>https://www.povertyactionlab.org/policy-insight/impact-price-take-and-use-preventive-health-products</w:t>
        </w:r>
      </w:hyperlink>
      <w:r>
        <w:t>), thereby reducing the cost-effectiveness of the intervention.</w:t>
      </w:r>
    </w:p>
    <w:p w14:paraId="7022FF9A" w14:textId="77777777" w:rsidR="001B4BB1" w:rsidRDefault="001B4BB1" w:rsidP="001B4BB1">
      <w:pPr>
        <w:pStyle w:val="ListParagraph"/>
        <w:ind w:left="1440"/>
      </w:pPr>
    </w:p>
    <w:bookmarkEnd w:id="1"/>
    <w:p w14:paraId="09B49AD4" w14:textId="77777777" w:rsidR="001B4BB1" w:rsidRDefault="001B4BB1" w:rsidP="001B4BB1">
      <w:pPr>
        <w:pStyle w:val="ListParagraph"/>
        <w:numPr>
          <w:ilvl w:val="0"/>
          <w:numId w:val="1"/>
        </w:numPr>
      </w:pPr>
      <w:r>
        <w:t>Can SQ-LNS be locally produced?</w:t>
      </w:r>
    </w:p>
    <w:p w14:paraId="0A09A8CB" w14:textId="07F1CA6D" w:rsidR="005B29CA" w:rsidRPr="001B4BB1" w:rsidRDefault="005B29CA" w:rsidP="005B29CA">
      <w:pPr>
        <w:pStyle w:val="ListParagraph"/>
        <w:numPr>
          <w:ilvl w:val="1"/>
          <w:numId w:val="1"/>
        </w:numPr>
      </w:pPr>
      <w:r w:rsidRPr="001B4BB1">
        <w:t>Local production</w:t>
      </w:r>
      <w:r>
        <w:t xml:space="preserve"> of SQ-LNS is</w:t>
      </w:r>
      <w:r w:rsidRPr="001B4BB1">
        <w:t xml:space="preserve"> feasible</w:t>
      </w:r>
      <w:r>
        <w:t xml:space="preserve">, although it may not reduce the cost </w:t>
      </w:r>
      <w:r w:rsidR="00BE031D">
        <w:fldChar w:fldCharType="begin">
          <w:fldData xml:space="preserve">PEVuZE5vdGU+PENpdGU+PEF1dGhvcj5TZWdyZTwvQXV0aG9yPjxZZWFyPjIwMTc8L1llYXI+PFJl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</w:fldData>
        </w:fldChar>
      </w:r>
      <w:r w:rsidR="003F1B7C">
        <w:instrText xml:space="preserve"> ADDIN EN.CITE </w:instrText>
      </w:r>
      <w:r w:rsidR="003F1B7C">
        <w:fldChar w:fldCharType="begin">
          <w:fldData xml:space="preserve">PEVuZE5vdGU+PENpdGU+PEF1dGhvcj5TZWdyZTwvQXV0aG9yPjxZZWFyPjIwMTc8L1llYXI+PFJl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</w:fldData>
        </w:fldChar>
      </w:r>
      <w:r w:rsidR="003F1B7C">
        <w:instrText xml:space="preserve"> ADDIN EN.CITE.DATA </w:instrText>
      </w:r>
      <w:r w:rsidR="003F1B7C">
        <w:fldChar w:fldCharType="end"/>
      </w:r>
      <w:r w:rsidR="00BE031D">
        <w:fldChar w:fldCharType="separate"/>
      </w:r>
      <w:r w:rsidR="003F1B7C">
        <w:rPr>
          <w:noProof/>
        </w:rPr>
        <w:t>(Segre et al. 2017)</w:t>
      </w:r>
      <w:r w:rsidR="00BE031D">
        <w:fldChar w:fldCharType="end"/>
      </w:r>
      <w:r w:rsidR="006D470A">
        <w:t xml:space="preserve">.  Local manufacturers </w:t>
      </w:r>
      <w:r w:rsidR="00D92848">
        <w:t>face multiple challenges including taxes on imported ingredients, high interest rates, long cash conversion cycles</w:t>
      </w:r>
      <w:r w:rsidR="00B65997">
        <w:t xml:space="preserve">, technical requirements (e.g., </w:t>
      </w:r>
      <w:r w:rsidR="00B65997" w:rsidRPr="001B4BB1">
        <w:t>incorporat</w:t>
      </w:r>
      <w:r w:rsidR="00B65997">
        <w:t>ion of</w:t>
      </w:r>
      <w:r w:rsidR="00B65997" w:rsidRPr="001B4BB1">
        <w:t xml:space="preserve"> the micronutrient pre-mix into the product, and strong quality control to ensure safety, reduce the risk of aflatoxin contamination and achieve an adequate shelf life</w:t>
      </w:r>
      <w:r w:rsidR="00B65997">
        <w:t>)</w:t>
      </w:r>
      <w:r w:rsidR="00823C88">
        <w:t xml:space="preserve">, </w:t>
      </w:r>
      <w:r w:rsidR="00D92848">
        <w:t>limited access to quality testing laboratories</w:t>
      </w:r>
      <w:r w:rsidR="00823C88">
        <w:t>, and limited benefits to local economies</w:t>
      </w:r>
      <w:r w:rsidR="00D92848">
        <w:t xml:space="preserve">.  </w:t>
      </w:r>
    </w:p>
    <w:p w14:paraId="411228CF" w14:textId="10C496AC" w:rsidR="00C069C0" w:rsidRDefault="00C069C0" w:rsidP="00C069C0">
      <w:pPr>
        <w:pStyle w:val="ListParagraph"/>
        <w:numPr>
          <w:ilvl w:val="1"/>
          <w:numId w:val="1"/>
        </w:numPr>
      </w:pPr>
      <w:r>
        <w:t>Local production facilities currently exist</w:t>
      </w:r>
      <w:r w:rsidR="005B29CA">
        <w:t xml:space="preserve"> as part of the PlumpyField network</w:t>
      </w:r>
      <w:r>
        <w:t xml:space="preserve"> in seven countries in Africa (Burkina Faso, Ethiopia, Guinea, Madagascar, Niger, Nigeria, and Sudan), as well as in India &amp; Haiti</w:t>
      </w:r>
      <w:r w:rsidR="005B29CA">
        <w:t xml:space="preserve"> </w:t>
      </w:r>
      <w:r>
        <w:t>(</w:t>
      </w:r>
      <w:r w:rsidRPr="00C069C0">
        <w:t>https://www.plumpyfield.com/</w:t>
      </w:r>
      <w:r>
        <w:t>).</w:t>
      </w:r>
    </w:p>
    <w:p w14:paraId="64F3AC5F" w14:textId="093E66D3" w:rsidR="00C33710" w:rsidRDefault="00C33710" w:rsidP="00C33710">
      <w:pPr>
        <w:pStyle w:val="ListParagraph"/>
        <w:numPr>
          <w:ilvl w:val="1"/>
          <w:numId w:val="1"/>
        </w:numPr>
      </w:pPr>
      <w:r>
        <w:t xml:space="preserve">Additional local production facilities exist for MQ- and LQ-LNS in Kenya (Insta Products) and South Africa (Diva Nutritional Products), among others. </w:t>
      </w:r>
    </w:p>
    <w:p w14:paraId="4D43069A" w14:textId="63A51D43" w:rsidR="00D92848" w:rsidRDefault="00D92848" w:rsidP="00BC2EA5">
      <w:pPr>
        <w:pStyle w:val="ListParagraph"/>
        <w:numPr>
          <w:ilvl w:val="1"/>
          <w:numId w:val="1"/>
        </w:numPr>
      </w:pPr>
      <w:r>
        <w:t xml:space="preserve">Project Peanut Butter </w:t>
      </w:r>
      <w:r w:rsidR="00BC2EA5">
        <w:t>supports local production of RUTF in several countries, including Sierra Leone, Malawi, Kenya, the Philippines, and Sudan (</w:t>
      </w:r>
      <w:r w:rsidR="00BC2EA5" w:rsidRPr="00BC2EA5">
        <w:t>https://www.projectpeanutbutter.org/</w:t>
      </w:r>
      <w:r w:rsidR="00BC2EA5">
        <w:t>)</w:t>
      </w:r>
      <w:r w:rsidR="00AD358B">
        <w:t>.</w:t>
      </w:r>
    </w:p>
    <w:p w14:paraId="573B2AC1" w14:textId="77777777" w:rsidR="000F5A84" w:rsidRDefault="000F5A84" w:rsidP="000F5A84">
      <w:pPr>
        <w:pStyle w:val="ListParagraph"/>
        <w:ind w:left="1440"/>
      </w:pPr>
    </w:p>
    <w:p w14:paraId="28878B36" w14:textId="235D8EC7" w:rsidR="000F5A84" w:rsidRDefault="000F5A84" w:rsidP="000F5A84">
      <w:pPr>
        <w:pStyle w:val="ListParagraph"/>
        <w:numPr>
          <w:ilvl w:val="0"/>
          <w:numId w:val="1"/>
        </w:numPr>
      </w:pPr>
      <w:r>
        <w:t>What operational guidance is currently available?</w:t>
      </w:r>
    </w:p>
    <w:p w14:paraId="0C1D93BB" w14:textId="6449C088" w:rsidR="0083558B" w:rsidRDefault="00230968" w:rsidP="0083558B">
      <w:pPr>
        <w:pStyle w:val="ListParagraph"/>
        <w:numPr>
          <w:ilvl w:val="1"/>
          <w:numId w:val="1"/>
        </w:numPr>
      </w:pPr>
      <w:r>
        <w:t>T</w:t>
      </w:r>
      <w:r w:rsidR="0083558B">
        <w:t>wo documents provide operational guidance about SQ-LNS:</w:t>
      </w:r>
    </w:p>
    <w:p w14:paraId="65B92787" w14:textId="77777777" w:rsidR="0083558B" w:rsidRDefault="0083558B" w:rsidP="0083558B">
      <w:pPr>
        <w:pStyle w:val="ListParagraph"/>
        <w:ind w:left="1440"/>
      </w:pPr>
    </w:p>
    <w:p w14:paraId="0B2E4189" w14:textId="77777777" w:rsidR="0083558B" w:rsidRDefault="0083558B" w:rsidP="0083558B">
      <w:pPr>
        <w:pStyle w:val="ListParagraph"/>
        <w:ind w:left="1440"/>
      </w:pPr>
      <w:r>
        <w:t xml:space="preserve">1. USAID Advancing Nutrition's </w:t>
      </w:r>
      <w:hyperlink r:id="rId16" w:history="1">
        <w:r w:rsidRPr="00BB1ED0">
          <w:rPr>
            <w:rStyle w:val="Hyperlink"/>
          </w:rPr>
          <w:t>technical brief</w:t>
        </w:r>
      </w:hyperlink>
      <w:r>
        <w:t xml:space="preserve"> titled "Lipid-Based Nutrient Supplements: Evidence and Program Guidance." Published November 2021.</w:t>
      </w:r>
    </w:p>
    <w:p w14:paraId="0894CFEF" w14:textId="77777777" w:rsidR="0083558B" w:rsidRDefault="0083558B" w:rsidP="0083558B">
      <w:pPr>
        <w:pStyle w:val="ListParagraph"/>
        <w:ind w:left="1440"/>
      </w:pPr>
    </w:p>
    <w:p w14:paraId="4FF9A8EA" w14:textId="77777777" w:rsidR="0083558B" w:rsidRDefault="0083558B" w:rsidP="0083558B">
      <w:pPr>
        <w:pStyle w:val="ListParagraph"/>
        <w:ind w:left="1440"/>
      </w:pPr>
      <w:r>
        <w:t xml:space="preserve">2. UNICEF's </w:t>
      </w:r>
      <w:hyperlink r:id="rId17" w:history="1">
        <w:r w:rsidRPr="00BB1ED0">
          <w:rPr>
            <w:rStyle w:val="Hyperlink"/>
          </w:rPr>
          <w:t>brief guidance note</w:t>
        </w:r>
      </w:hyperlink>
      <w:r>
        <w:t xml:space="preserve"> titled "Small Supplements for the Prevention of Malnutrition in Early Childhood (Small Quantity Lipid Nutrient Supplements)" Version 1.0. Published February 2023.</w:t>
      </w:r>
    </w:p>
    <w:p w14:paraId="3B311090" w14:textId="77777777" w:rsidR="009B17AF" w:rsidRDefault="009B17AF" w:rsidP="009B17AF"/>
    <w:p w14:paraId="40E7E0EA" w14:textId="3978961D" w:rsidR="00BB6313" w:rsidRDefault="00BB6313">
      <w:r>
        <w:br w:type="page"/>
      </w:r>
    </w:p>
    <w:p w14:paraId="68E275EC" w14:textId="33F05595" w:rsidR="00C804E7" w:rsidRPr="00782E0F" w:rsidRDefault="00C804E7" w:rsidP="00782E0F">
      <w:pPr>
        <w:pStyle w:val="ListParagraph"/>
        <w:spacing w:after="240" w:line="240" w:lineRule="auto"/>
        <w:ind w:left="0"/>
        <w:rPr>
          <w:b/>
        </w:rPr>
      </w:pPr>
      <w:r w:rsidRPr="00C804E7">
        <w:rPr>
          <w:b/>
        </w:rPr>
        <w:lastRenderedPageBreak/>
        <w:t>REFERENCES</w:t>
      </w:r>
    </w:p>
    <w:p w14:paraId="294787C9" w14:textId="77777777" w:rsidR="00B66F14" w:rsidRPr="00B66F14" w:rsidRDefault="006450C2" w:rsidP="00B66F14">
      <w:pPr>
        <w:pStyle w:val="EndNoteBibliography"/>
        <w:spacing w:after="360"/>
      </w:pPr>
      <w:r>
        <w:fldChar w:fldCharType="begin"/>
      </w:r>
      <w:r>
        <w:instrText xml:space="preserve"> ADDIN EN.REFLIST </w:instrText>
      </w:r>
      <w:r>
        <w:fldChar w:fldCharType="separate"/>
      </w:r>
      <w:r w:rsidR="00B66F14" w:rsidRPr="00B66F14">
        <w:t xml:space="preserve">Abbeddou, S, EY Jimenez, SY Hess, JW Some, JB Ouedraogo and KH Brown (2022). "Small-quantity lipid-based nutrient supplements, with or without added zinc, do not cause excessive fat deposition in Burkinabe children: results from a cluster-randomized community trial." </w:t>
      </w:r>
      <w:r w:rsidR="00B66F14" w:rsidRPr="00B66F14">
        <w:rPr>
          <w:u w:val="single"/>
        </w:rPr>
        <w:t>Eur J Nutr</w:t>
      </w:r>
      <w:r w:rsidR="00B66F14" w:rsidRPr="00B66F14">
        <w:t xml:space="preserve"> </w:t>
      </w:r>
      <w:r w:rsidR="00B66F14" w:rsidRPr="00B66F14">
        <w:rPr>
          <w:b/>
        </w:rPr>
        <w:t>61</w:t>
      </w:r>
      <w:r w:rsidR="00B66F14" w:rsidRPr="00B66F14">
        <w:t>(8): 4107-4120.</w:t>
      </w:r>
    </w:p>
    <w:p w14:paraId="476E34F8" w14:textId="210DEF0A" w:rsidR="00B66F14" w:rsidRPr="00B66F14" w:rsidRDefault="00B66F14" w:rsidP="00B66F14">
      <w:pPr>
        <w:pStyle w:val="EndNoteBibliography"/>
        <w:spacing w:after="360"/>
      </w:pPr>
      <w:r w:rsidRPr="00B66F14">
        <w:t xml:space="preserve">Adams, K, S Vosti, C Arnold, R Engle-Stone, E Prado, C Stewart, K Wessells and K Dewey (2022). "The cost-effectiveness of small-quantity lipid-based nutrient supplements for prevention of child death and malnutrition and promotion of healthy development: modeling results for Uganda." </w:t>
      </w:r>
      <w:r w:rsidRPr="00B66F14">
        <w:rPr>
          <w:u w:val="single"/>
        </w:rPr>
        <w:t xml:space="preserve">medRxiv 2022.05.27.22275713; doi: </w:t>
      </w:r>
      <w:hyperlink r:id="rId18" w:history="1">
        <w:r w:rsidRPr="00B66F14">
          <w:rPr>
            <w:rStyle w:val="Hyperlink"/>
          </w:rPr>
          <w:t>https://doi.org/10.1101/2022.05.27.22275713</w:t>
        </w:r>
      </w:hyperlink>
      <w:r w:rsidRPr="00B66F14">
        <w:t>.</w:t>
      </w:r>
    </w:p>
    <w:p w14:paraId="1B180347" w14:textId="77777777" w:rsidR="00B66F14" w:rsidRPr="00B66F14" w:rsidRDefault="00B66F14" w:rsidP="00B66F14">
      <w:pPr>
        <w:pStyle w:val="EndNoteBibliography"/>
        <w:spacing w:after="360"/>
      </w:pPr>
      <w:r w:rsidRPr="00B66F14">
        <w:t xml:space="preserve">Adams, KP, SA Vosti, E Ayifah, TE Phiri, S Adu-Afarwuah, K Maleta, U Ashorn, M Arimond and KG Dewey (2018). "Willingness to pay for small-quantity lipid-based nutrient supplements for women and children: Evidence from Ghana and Malawi." </w:t>
      </w:r>
      <w:r w:rsidRPr="00B66F14">
        <w:rPr>
          <w:u w:val="single"/>
        </w:rPr>
        <w:t>Matern Child Nutr</w:t>
      </w:r>
      <w:r w:rsidRPr="00B66F14">
        <w:t xml:space="preserve"> </w:t>
      </w:r>
      <w:r w:rsidRPr="00B66F14">
        <w:rPr>
          <w:b/>
        </w:rPr>
        <w:t>14</w:t>
      </w:r>
      <w:r w:rsidRPr="00B66F14">
        <w:t>(2): e12518.</w:t>
      </w:r>
    </w:p>
    <w:p w14:paraId="090D48C2" w14:textId="77777777" w:rsidR="00B66F14" w:rsidRPr="00B66F14" w:rsidRDefault="00B66F14" w:rsidP="00B66F14">
      <w:pPr>
        <w:pStyle w:val="EndNoteBibliography"/>
        <w:spacing w:after="360"/>
      </w:pPr>
      <w:r w:rsidRPr="00B66F14">
        <w:t xml:space="preserve">Adu-Afarwuah, S, A Lartey, KH Brown, S Zlotkin, A Briend and KG Dewey (2007). "Randomized comparison of 3 types of micronutrient supplements for home fortification of complementary foods in Ghana: effects on growth and motor development." </w:t>
      </w:r>
      <w:r w:rsidRPr="00B66F14">
        <w:rPr>
          <w:u w:val="single"/>
        </w:rPr>
        <w:t>Am J Clin Nutr</w:t>
      </w:r>
      <w:r w:rsidRPr="00B66F14">
        <w:t xml:space="preserve"> </w:t>
      </w:r>
      <w:r w:rsidRPr="00B66F14">
        <w:rPr>
          <w:b/>
        </w:rPr>
        <w:t>86</w:t>
      </w:r>
      <w:r w:rsidRPr="00B66F14">
        <w:t>(2): 412-420.</w:t>
      </w:r>
    </w:p>
    <w:p w14:paraId="38007657" w14:textId="77777777" w:rsidR="00B66F14" w:rsidRPr="00B66F14" w:rsidRDefault="00B66F14" w:rsidP="00B66F14">
      <w:pPr>
        <w:pStyle w:val="EndNoteBibliography"/>
        <w:spacing w:after="360"/>
      </w:pPr>
      <w:r w:rsidRPr="00B66F14">
        <w:t xml:space="preserve">Adu-Afarwuah, S, A Lartey, KH Brown, S Zlotkin, A Briend and KG Dewey (2008). "Home fortification of complementary foods with micronutrient supplements is well accepted and has positive effects on infant iron status in Ghana." </w:t>
      </w:r>
      <w:r w:rsidRPr="00B66F14">
        <w:rPr>
          <w:u w:val="single"/>
        </w:rPr>
        <w:t>Am J Clin Nutr</w:t>
      </w:r>
      <w:r w:rsidRPr="00B66F14">
        <w:t xml:space="preserve"> </w:t>
      </w:r>
      <w:r w:rsidRPr="00B66F14">
        <w:rPr>
          <w:b/>
        </w:rPr>
        <w:t>87</w:t>
      </w:r>
      <w:r w:rsidRPr="00B66F14">
        <w:t>(4): 929-938.</w:t>
      </w:r>
    </w:p>
    <w:p w14:paraId="73E0F8C9" w14:textId="77777777" w:rsidR="00B66F14" w:rsidRPr="00B66F14" w:rsidRDefault="00B66F14" w:rsidP="00B66F14">
      <w:pPr>
        <w:pStyle w:val="EndNoteBibliography"/>
        <w:spacing w:after="360"/>
      </w:pPr>
      <w:r w:rsidRPr="00B66F14">
        <w:t xml:space="preserve">Adu-Afarwuah, S, A Lartey, M Zeilani and KG Dewey (2011). "Acceptability of lipid-based nutrient supplements (LNS) among Ghanaian infants and pregnant or lactating women." </w:t>
      </w:r>
      <w:r w:rsidRPr="00B66F14">
        <w:rPr>
          <w:u w:val="single"/>
        </w:rPr>
        <w:t>Matern Child Nutr</w:t>
      </w:r>
      <w:r w:rsidRPr="00B66F14">
        <w:t xml:space="preserve"> </w:t>
      </w:r>
      <w:r w:rsidRPr="00B66F14">
        <w:rPr>
          <w:b/>
        </w:rPr>
        <w:t>7</w:t>
      </w:r>
      <w:r w:rsidRPr="00B66F14">
        <w:t>(4): 344-356.</w:t>
      </w:r>
    </w:p>
    <w:p w14:paraId="26C8E6CC" w14:textId="77777777" w:rsidR="00B66F14" w:rsidRPr="00B66F14" w:rsidRDefault="00B66F14" w:rsidP="00B66F14">
      <w:pPr>
        <w:pStyle w:val="EndNoteBibliography"/>
        <w:spacing w:after="360"/>
      </w:pPr>
      <w:r w:rsidRPr="00B66F14">
        <w:t xml:space="preserve">Adu-Afarwuah, S, RR Young, A Lartey, H Okronipa, P Ashorn, U Ashorn, BM Oaks and KG Dewey (2020). "Supplementation with small-quantity lipid-based nutrient supplements does not increase child morbidity in a semiurban setting in Ghana: a secondary outcome noninferiority analysis of the International Lipid-Based Nutrient Supplements (iLiNS)-DYAD randomized controlled trial." </w:t>
      </w:r>
      <w:r w:rsidRPr="00B66F14">
        <w:rPr>
          <w:u w:val="single"/>
        </w:rPr>
        <w:t>J Nutr</w:t>
      </w:r>
      <w:r w:rsidRPr="00B66F14">
        <w:t xml:space="preserve"> </w:t>
      </w:r>
      <w:r w:rsidRPr="00B66F14">
        <w:rPr>
          <w:b/>
        </w:rPr>
        <w:t>150</w:t>
      </w:r>
      <w:r w:rsidRPr="00B66F14">
        <w:t>(2): 382-393.</w:t>
      </w:r>
    </w:p>
    <w:p w14:paraId="77DB2B86" w14:textId="77777777" w:rsidR="00B66F14" w:rsidRPr="00B66F14" w:rsidRDefault="00B66F14" w:rsidP="00B66F14">
      <w:pPr>
        <w:pStyle w:val="EndNoteBibliography"/>
        <w:spacing w:after="360"/>
      </w:pPr>
      <w:r w:rsidRPr="00B66F14">
        <w:t xml:space="preserve">Arikpo, D, ES Edet, MT Chibuzor, F Odey and DM Caldwell (2018). "Educational interventions for improving primary caregiver complementary feeding practices for children aged 24 months and under." </w:t>
      </w:r>
      <w:r w:rsidRPr="00B66F14">
        <w:rPr>
          <w:u w:val="single"/>
        </w:rPr>
        <w:t>Cochrane Database Syst Rev</w:t>
      </w:r>
      <w:r w:rsidRPr="00B66F14">
        <w:t xml:space="preserve"> </w:t>
      </w:r>
      <w:r w:rsidRPr="00B66F14">
        <w:rPr>
          <w:b/>
        </w:rPr>
        <w:t>5</w:t>
      </w:r>
      <w:r w:rsidRPr="00B66F14">
        <w:t>: CD011768.</w:t>
      </w:r>
    </w:p>
    <w:p w14:paraId="2DB63D6F" w14:textId="77777777" w:rsidR="00B66F14" w:rsidRPr="00B66F14" w:rsidRDefault="00B66F14" w:rsidP="00B66F14">
      <w:pPr>
        <w:pStyle w:val="EndNoteBibliography"/>
        <w:spacing w:after="360"/>
      </w:pPr>
      <w:r w:rsidRPr="00B66F14">
        <w:t xml:space="preserve">Arimond, M, S Abbeddou, C Kumwenda, H Okronipa, J Hemsworth, EY Jimenez, E Ocansey, A Lartey, U Ashorn, S Adu-Afarwuah, SA Vosti, SY Hess and KG Dewey (2017). "Impact of small quantity lipid-based nutrient supplements on infant and young child feeding practices at 18 months of age: results from four randomized controlled trials in Africa." </w:t>
      </w:r>
      <w:r w:rsidRPr="00B66F14">
        <w:rPr>
          <w:u w:val="single"/>
        </w:rPr>
        <w:t>Matern Child Nutr</w:t>
      </w:r>
      <w:r w:rsidRPr="00B66F14">
        <w:t xml:space="preserve"> </w:t>
      </w:r>
      <w:r w:rsidRPr="00B66F14">
        <w:rPr>
          <w:b/>
        </w:rPr>
        <w:t>13</w:t>
      </w:r>
      <w:r w:rsidRPr="00B66F14">
        <w:t>(3): e12377.</w:t>
      </w:r>
    </w:p>
    <w:p w14:paraId="1F07930F" w14:textId="77777777" w:rsidR="00B66F14" w:rsidRPr="00B66F14" w:rsidRDefault="00B66F14" w:rsidP="00B66F14">
      <w:pPr>
        <w:pStyle w:val="EndNoteBibliography"/>
        <w:spacing w:after="360"/>
      </w:pPr>
      <w:r w:rsidRPr="00B66F14">
        <w:t xml:space="preserve">Arimond, M, M Zeilani, S Jungjohann, KH Brown, P Ashorn, LH Allen and KG Dewey (2015). "Considerations in developing lipid-based nutrient supplements for prevention of undernutrition: </w:t>
      </w:r>
      <w:r w:rsidRPr="00B66F14">
        <w:lastRenderedPageBreak/>
        <w:t xml:space="preserve">experience from the International Lipid-Based Nutrient Supplements (iLiNS) Project." </w:t>
      </w:r>
      <w:r w:rsidRPr="00B66F14">
        <w:rPr>
          <w:u w:val="single"/>
        </w:rPr>
        <w:t>Matern Child Nutr</w:t>
      </w:r>
      <w:r w:rsidRPr="00B66F14">
        <w:t xml:space="preserve"> </w:t>
      </w:r>
      <w:r w:rsidRPr="00B66F14">
        <w:rPr>
          <w:b/>
        </w:rPr>
        <w:t xml:space="preserve">11 </w:t>
      </w:r>
      <w:r w:rsidRPr="00B66F14">
        <w:t>(Suppl 4): 31-61.</w:t>
      </w:r>
    </w:p>
    <w:p w14:paraId="27E49931" w14:textId="77777777" w:rsidR="00B66F14" w:rsidRPr="00B66F14" w:rsidRDefault="00B66F14" w:rsidP="00B66F14">
      <w:pPr>
        <w:pStyle w:val="EndNoteBibliography"/>
        <w:spacing w:after="360"/>
      </w:pPr>
      <w:r w:rsidRPr="00B66F14">
        <w:t xml:space="preserve">Ashorn, P, L Alho, U Ashorn, YB Cheung, KG Dewey, A Gondwe, U Harjunmaa, A Lartey, N Phiri, TE Phiri, SA Vosti, M Zeilani and K Maleta (2015). "Supplementation of maternal diets during pregnancy and for 6 months postpartum and infant diets thereafter with small-quantity lipid-based nutrient supplements does not promote child growth by 18 months of age in rural Malawi: a randomized controlled trial." </w:t>
      </w:r>
      <w:r w:rsidRPr="00B66F14">
        <w:rPr>
          <w:u w:val="single"/>
        </w:rPr>
        <w:t>J Nutr</w:t>
      </w:r>
      <w:r w:rsidRPr="00B66F14">
        <w:t xml:space="preserve"> </w:t>
      </w:r>
      <w:r w:rsidRPr="00B66F14">
        <w:rPr>
          <w:b/>
        </w:rPr>
        <w:t>145</w:t>
      </w:r>
      <w:r w:rsidRPr="00B66F14">
        <w:t>(6): 1345-1353.</w:t>
      </w:r>
    </w:p>
    <w:p w14:paraId="176289B4" w14:textId="77777777" w:rsidR="00B66F14" w:rsidRPr="00B66F14" w:rsidRDefault="00B66F14" w:rsidP="00B66F14">
      <w:pPr>
        <w:pStyle w:val="EndNoteBibliography"/>
        <w:spacing w:after="360"/>
      </w:pPr>
      <w:r w:rsidRPr="00B66F14">
        <w:t xml:space="preserve">Ashorn, U, L Alho, M Arimond, KG Dewey, K Maleta, N Phiri, J Phuka, SA Vosti, M Zeilani and P Ashorn (2015). "Malawian Mothers Consider Lipid-Based Nutrient Supplements Acceptable for Children throughout a 1-Year Intervention, but Deviation from User Recommendations Is Common." </w:t>
      </w:r>
      <w:r w:rsidRPr="00B66F14">
        <w:rPr>
          <w:u w:val="single"/>
        </w:rPr>
        <w:t>J Nutr</w:t>
      </w:r>
      <w:r w:rsidRPr="00B66F14">
        <w:t xml:space="preserve"> </w:t>
      </w:r>
      <w:r w:rsidRPr="00B66F14">
        <w:rPr>
          <w:b/>
        </w:rPr>
        <w:t>145</w:t>
      </w:r>
      <w:r w:rsidRPr="00B66F14">
        <w:t>(7): 1588-1595.</w:t>
      </w:r>
    </w:p>
    <w:p w14:paraId="3EDD3F71" w14:textId="77777777" w:rsidR="00B66F14" w:rsidRPr="00B66F14" w:rsidRDefault="00B66F14" w:rsidP="00B66F14">
      <w:pPr>
        <w:pStyle w:val="EndNoteBibliography"/>
        <w:spacing w:after="360"/>
      </w:pPr>
      <w:r w:rsidRPr="00B66F14">
        <w:t xml:space="preserve">Becquey, E, L Huybregts, A Zongrone, A Le Port, JL Leroy, R Rawat, M Toure and MT Ruel (2019). "Impact on child acute malnutrition of integrating a preventive nutrition package into facility-based screening for acute malnutrition during well-baby consultation: a cluster-randomized controlled trial in Burkina Faso." </w:t>
      </w:r>
      <w:r w:rsidRPr="00B66F14">
        <w:rPr>
          <w:u w:val="single"/>
        </w:rPr>
        <w:t>PLoS Med</w:t>
      </w:r>
      <w:r w:rsidRPr="00B66F14">
        <w:t xml:space="preserve"> </w:t>
      </w:r>
      <w:r w:rsidRPr="00B66F14">
        <w:rPr>
          <w:b/>
        </w:rPr>
        <w:t>16</w:t>
      </w:r>
      <w:r w:rsidRPr="00B66F14">
        <w:t>(8): e1002877.</w:t>
      </w:r>
    </w:p>
    <w:p w14:paraId="14803705" w14:textId="77777777" w:rsidR="00B66F14" w:rsidRPr="00B66F14" w:rsidRDefault="00B66F14" w:rsidP="00B66F14">
      <w:pPr>
        <w:pStyle w:val="EndNoteBibliography"/>
        <w:spacing w:after="360"/>
      </w:pPr>
      <w:r w:rsidRPr="00B66F14">
        <w:t xml:space="preserve">Bendabenda, J, L Alho, U Ashorn, YB Cheung, KG Dewey, SA Vosti, J Phuka, K Maleta and P Ashorn (2016). "The effect of providing lipid-based nutrient supplements on morbidity in rural Malawian infants and young children: a randomized controlled trial." </w:t>
      </w:r>
      <w:r w:rsidRPr="00B66F14">
        <w:rPr>
          <w:u w:val="single"/>
        </w:rPr>
        <w:t>Public Health Nutr</w:t>
      </w:r>
      <w:r w:rsidRPr="00B66F14">
        <w:t xml:space="preserve"> </w:t>
      </w:r>
      <w:r w:rsidRPr="00B66F14">
        <w:rPr>
          <w:b/>
        </w:rPr>
        <w:t>19</w:t>
      </w:r>
      <w:r w:rsidRPr="00B66F14">
        <w:t>(10): 1893-1903.</w:t>
      </w:r>
    </w:p>
    <w:p w14:paraId="0B31791C" w14:textId="77777777" w:rsidR="00B66F14" w:rsidRPr="00B66F14" w:rsidRDefault="00B66F14" w:rsidP="00B66F14">
      <w:pPr>
        <w:pStyle w:val="EndNoteBibliography"/>
        <w:spacing w:after="360"/>
      </w:pPr>
      <w:r w:rsidRPr="00B66F14">
        <w:t xml:space="preserve">Black, MM, SP Walker, LCH Fernald, CT Andersen, AM DiGirolamo, C Lu, DC McCoy, G Fink, YR Shawar, J Shiffman, AE Devercelli, QT Wodon, E Vargas-Baron, S Grantham-McGregor and C Lancet Early Childhood Development Series Steering (2017). "Early childhood development coming of age: science through the life course." </w:t>
      </w:r>
      <w:r w:rsidRPr="00B66F14">
        <w:rPr>
          <w:u w:val="single"/>
        </w:rPr>
        <w:t>Lancet</w:t>
      </w:r>
      <w:r w:rsidRPr="00B66F14">
        <w:t xml:space="preserve"> </w:t>
      </w:r>
      <w:r w:rsidRPr="00B66F14">
        <w:rPr>
          <w:b/>
        </w:rPr>
        <w:t>389</w:t>
      </w:r>
      <w:r w:rsidRPr="00B66F14">
        <w:t>(10064): 77-90.</w:t>
      </w:r>
    </w:p>
    <w:p w14:paraId="3DA06FE4" w14:textId="77777777" w:rsidR="00B66F14" w:rsidRPr="00B66F14" w:rsidRDefault="00B66F14" w:rsidP="00B66F14">
      <w:pPr>
        <w:pStyle w:val="EndNoteBibliography"/>
        <w:spacing w:after="360"/>
      </w:pPr>
      <w:r w:rsidRPr="00B66F14">
        <w:t xml:space="preserve">Black, RE, CG Victora, SP Walker, ZA Bhutta, P Christian, M de Onis, M Ezzati, S Grantham-McGregor, J Katz, R Martorell and R Uauy (2013). "Maternal and child undernutrition and overweight in low-income and middle-income countries." </w:t>
      </w:r>
      <w:r w:rsidRPr="00B66F14">
        <w:rPr>
          <w:u w:val="single"/>
        </w:rPr>
        <w:t>Lancet</w:t>
      </w:r>
      <w:r w:rsidRPr="00B66F14">
        <w:t xml:space="preserve"> </w:t>
      </w:r>
      <w:r w:rsidRPr="00B66F14">
        <w:rPr>
          <w:b/>
        </w:rPr>
        <w:t>382</w:t>
      </w:r>
      <w:r w:rsidRPr="00B66F14">
        <w:t>(9890): 427-451.</w:t>
      </w:r>
    </w:p>
    <w:p w14:paraId="5E843F70" w14:textId="77777777" w:rsidR="00B66F14" w:rsidRPr="00B66F14" w:rsidRDefault="00B66F14" w:rsidP="00B66F14">
      <w:pPr>
        <w:pStyle w:val="EndNoteBibliography"/>
        <w:spacing w:after="360"/>
      </w:pPr>
      <w:r w:rsidRPr="00B66F14">
        <w:t xml:space="preserve">Byrd, K, HN Dentz, A Williams, M Kiprotich, AJ Pickering, R Omondi, O Kwena, G Rao, CD Arnold, BF Arnold, KG Dewey, JM Colford, Jr., C Null and CP Stewart (2019). "A behaviour change intervention with lipid-based nutrient supplements had little impact on young child feeding indicators in rural Kenya." </w:t>
      </w:r>
      <w:r w:rsidRPr="00B66F14">
        <w:rPr>
          <w:u w:val="single"/>
        </w:rPr>
        <w:t>Matern Child Nutr</w:t>
      </w:r>
      <w:r w:rsidRPr="00B66F14">
        <w:t xml:space="preserve"> </w:t>
      </w:r>
      <w:r w:rsidRPr="00B66F14">
        <w:rPr>
          <w:b/>
        </w:rPr>
        <w:t>15</w:t>
      </w:r>
      <w:r w:rsidRPr="00B66F14">
        <w:t>(1): e12660.</w:t>
      </w:r>
    </w:p>
    <w:p w14:paraId="33ED6870" w14:textId="77777777" w:rsidR="00B66F14" w:rsidRPr="00B66F14" w:rsidRDefault="00B66F14" w:rsidP="00B66F14">
      <w:pPr>
        <w:pStyle w:val="EndNoteBibliography"/>
        <w:spacing w:after="360"/>
      </w:pPr>
      <w:r w:rsidRPr="00B66F14">
        <w:t xml:space="preserve">Christian, P, S Shaikh, AA Shamim, S Mehra, L Wu, M Mitra, H Ali, RD Merrill, N Choudhury, M Parveen, RD Fuli, MI Hossain, MM Islam, R Klemm, K Schulze, A Labrique, S de Pee, T Ahmed and KP West, Jr. (2015). "Effect of fortified complementary food supplementation on child growth in rural Bangladesh: a cluster-randomized trial." </w:t>
      </w:r>
      <w:r w:rsidRPr="00B66F14">
        <w:rPr>
          <w:u w:val="single"/>
        </w:rPr>
        <w:t>Int J Epidemiol</w:t>
      </w:r>
      <w:r w:rsidRPr="00B66F14">
        <w:t xml:space="preserve"> </w:t>
      </w:r>
      <w:r w:rsidRPr="00B66F14">
        <w:rPr>
          <w:b/>
        </w:rPr>
        <w:t>44</w:t>
      </w:r>
      <w:r w:rsidRPr="00B66F14">
        <w:t>(6): 1862-1876.</w:t>
      </w:r>
    </w:p>
    <w:p w14:paraId="78BC2413" w14:textId="77777777" w:rsidR="00B66F14" w:rsidRPr="00B66F14" w:rsidRDefault="00B66F14" w:rsidP="00B66F14">
      <w:pPr>
        <w:pStyle w:val="EndNoteBibliography"/>
        <w:spacing w:after="360"/>
      </w:pPr>
      <w:r w:rsidRPr="00B66F14">
        <w:t>Cummins, J, C Gunadi, S Vosti, M Mridha, S Matias, Z Maalouf-Manasseh and K Dewey (2018). "Hypothetical willingness-to-pay for lipid-based nutrient supplements and micronutrient powders for children in Bangladesh. Washington, DC: FHI 360/FANTA.".</w:t>
      </w:r>
    </w:p>
    <w:p w14:paraId="1F3574F8" w14:textId="54D95B0B" w:rsidR="00B66F14" w:rsidRPr="00B66F14" w:rsidRDefault="00B66F14" w:rsidP="00B66F14">
      <w:pPr>
        <w:pStyle w:val="EndNoteBibliography"/>
        <w:spacing w:after="360"/>
      </w:pPr>
      <w:r w:rsidRPr="00B66F14">
        <w:lastRenderedPageBreak/>
        <w:t xml:space="preserve">Dewey, KG, CD Arnold, KR Wessells, EL Prado, S Abbeddou, S Adu-Afarwuah, H Ali, BF Arnold, P Ashorn, U Ashorn, S Ashraf, E Becquey, KH Brown, P Christian, JM Colford Jr, SJL Dulience, LCH Fernald, E Galasso, L Hallamaa, SY Hess, JH Humphrey, L Huybregts, LL Iannotti, K Jannat, A Lartey, A Le Port, JL Leroy, SP Luby, K Maleta, SL Matias, MNN Mbuya, MK Mridha, M Nkhoma, C Null, RR Paul, H Okronipa, JB Ouédraogo, AJ Pickering, AJ Prendergast, M Ruel, S Shaikh, AM Weber, P Wolff, A Zongrone and CP Stewart (2022). "Preventive small-quantity lipid-based nutrient supplements reduce severe wasting and severe stunting among young children: an individual participant data meta-analysis of randomized controlled trials." </w:t>
      </w:r>
      <w:r w:rsidRPr="00B66F14">
        <w:rPr>
          <w:u w:val="single"/>
        </w:rPr>
        <w:t>Amer J Clin Nutr</w:t>
      </w:r>
      <w:r w:rsidRPr="00B66F14">
        <w:t xml:space="preserve">: (in press). Available at: </w:t>
      </w:r>
      <w:hyperlink r:id="rId19" w:anchor=".YxkbB7043433ZlCUk" w:history="1">
        <w:r w:rsidRPr="00B66F14">
          <w:rPr>
            <w:rStyle w:val="Hyperlink"/>
          </w:rPr>
          <w:t>https://zenodo.org/record/7043437#.YxkbB7043433ZlCUk</w:t>
        </w:r>
      </w:hyperlink>
      <w:r w:rsidRPr="00B66F14">
        <w:t>. Accessed on: 7043437 September 7042022.</w:t>
      </w:r>
    </w:p>
    <w:p w14:paraId="7F722AE6" w14:textId="77777777" w:rsidR="00B66F14" w:rsidRPr="00B66F14" w:rsidRDefault="00B66F14" w:rsidP="00B66F14">
      <w:pPr>
        <w:pStyle w:val="EndNoteBibliography"/>
        <w:spacing w:after="360"/>
      </w:pPr>
      <w:r w:rsidRPr="00B66F14">
        <w:t>Dewey, KG, MK Mridha, SL Matias, CD Arnold and RT Young (2017). "Long-term effects of the Rang-Din Nutrition Study interventions on maternal and child outcomes. Washington, DC: FHI 360/Food and Nutrition Technical Assistance Project (FANTA)."</w:t>
      </w:r>
    </w:p>
    <w:p w14:paraId="1B4494FB" w14:textId="77777777" w:rsidR="00B66F14" w:rsidRPr="00B66F14" w:rsidRDefault="00B66F14" w:rsidP="00B66F14">
      <w:pPr>
        <w:pStyle w:val="EndNoteBibliography"/>
        <w:spacing w:after="360"/>
      </w:pPr>
      <w:r w:rsidRPr="00B66F14">
        <w:t xml:space="preserve">Dewey, KG, CP Stewart, KR Wessells, EL Prado and CD Arnold (2021). "Small-quantity lipid-based nutrient supplements for the prevention of child malnutrition and promotion of healthy development: overview of individual participant data meta-analysis and programmatic implications." </w:t>
      </w:r>
      <w:r w:rsidRPr="00B66F14">
        <w:rPr>
          <w:u w:val="single"/>
        </w:rPr>
        <w:t>Am J Clin Nutr</w:t>
      </w:r>
      <w:r w:rsidRPr="00B66F14">
        <w:t xml:space="preserve"> </w:t>
      </w:r>
      <w:r w:rsidRPr="00B66F14">
        <w:rPr>
          <w:b/>
        </w:rPr>
        <w:t>114</w:t>
      </w:r>
      <w:r w:rsidRPr="00B66F14">
        <w:t>(Suppl 1): 3S-14S.</w:t>
      </w:r>
    </w:p>
    <w:p w14:paraId="0576A46B" w14:textId="77777777" w:rsidR="00B66F14" w:rsidRPr="00B66F14" w:rsidRDefault="00B66F14" w:rsidP="00B66F14">
      <w:pPr>
        <w:pStyle w:val="EndNoteBibliography"/>
        <w:spacing w:after="360"/>
      </w:pPr>
      <w:r w:rsidRPr="00B66F14">
        <w:t xml:space="preserve">Dewey, KG, KR Wessells, CD Arnold, EL Prado, S Abbeddou, S Adu-Afarwuah, H Ali, BF Arnold, P Ashorn, U Ashorn, S Ashraf, E Becquey, J Bendabenda, KH Brown, P Christian, JM Colford, SJL Dulience, LCH Fernald, E Galasso and L Hallamaa (2021). "Characteristics that modify the effect of small-quantity lipid-based nutrient supplementation on child growth: an individual participant data meta-analysis of randomized controlled trials." </w:t>
      </w:r>
      <w:r w:rsidRPr="00B66F14">
        <w:rPr>
          <w:u w:val="single"/>
        </w:rPr>
        <w:t>Amer J Clin Nutr</w:t>
      </w:r>
      <w:r w:rsidRPr="00B66F14">
        <w:t xml:space="preserve"> </w:t>
      </w:r>
      <w:r w:rsidRPr="00B66F14">
        <w:rPr>
          <w:b/>
        </w:rPr>
        <w:t>114 (Suppl 1)</w:t>
      </w:r>
      <w:r w:rsidRPr="00B66F14">
        <w:t>: 15S-42S.</w:t>
      </w:r>
    </w:p>
    <w:p w14:paraId="5741810C" w14:textId="77777777" w:rsidR="00B66F14" w:rsidRPr="00B66F14" w:rsidRDefault="00B66F14" w:rsidP="00B66F14">
      <w:pPr>
        <w:pStyle w:val="EndNoteBibliography"/>
        <w:spacing w:after="360"/>
      </w:pPr>
      <w:r w:rsidRPr="00B66F14">
        <w:t xml:space="preserve">Dewey, KG, KR Wessells, CD Arnold, EL Prado, S Abbeddou, S Adu-Afarwuah, H Ali, BF Arnold, P Ashorn, U Ashorn, S Ashraf, E Becquey, J Bendabenda, KH Brown, P Christian, JM Colford, SJL Dulience, LCH Fernald, E Galasso, L Hallamaa, SY Hess, JH Humphrey, L Huybregts, LL Iannotti, K Jannat, A Lartey, A Le Port, JL Leroy, SP Luby, K Maleta, SL Matias, MNN Mbuya, MK Mridha, M Nkhoma, C Null, RR Paul, H Okronipa, JB Ouedraogo, AJ Pickering, AJ Prendergast, M Ruel, S Shaikh, AM Weber, P Wolff, A Zongrone and CP Stewart (2021). "Characteristics that modify the effect of small-quantity lipid-based nutrient supplementation on child growth: an individual participant data meta-analysis of randomized controlled trials." </w:t>
      </w:r>
      <w:r w:rsidRPr="00B66F14">
        <w:rPr>
          <w:u w:val="single"/>
        </w:rPr>
        <w:t>Amer J Clin Nutr</w:t>
      </w:r>
      <w:r w:rsidRPr="00B66F14">
        <w:t xml:space="preserve"> </w:t>
      </w:r>
      <w:r w:rsidRPr="00B66F14">
        <w:rPr>
          <w:b/>
        </w:rPr>
        <w:t>114</w:t>
      </w:r>
      <w:r w:rsidRPr="00B66F14">
        <w:t>(Suppl 1): 15S-42S.</w:t>
      </w:r>
    </w:p>
    <w:p w14:paraId="721077FD" w14:textId="77777777" w:rsidR="00B66F14" w:rsidRPr="00B66F14" w:rsidRDefault="00B66F14" w:rsidP="00B66F14">
      <w:pPr>
        <w:pStyle w:val="EndNoteBibliography"/>
        <w:spacing w:after="360"/>
      </w:pPr>
      <w:r w:rsidRPr="00B66F14">
        <w:t xml:space="preserve">Galasso, E, AM Weber, CP Stewart, L Ratsifandrihamanana and LCH Fernald (2019). "Effects of nutritional supplementation and home visiting on growth and development in young children in Madagascar: a cluster-randomised controlled trial." </w:t>
      </w:r>
      <w:r w:rsidRPr="00B66F14">
        <w:rPr>
          <w:u w:val="single"/>
        </w:rPr>
        <w:t>Lancet Glob Health</w:t>
      </w:r>
      <w:r w:rsidRPr="00B66F14">
        <w:t xml:space="preserve"> </w:t>
      </w:r>
      <w:r w:rsidRPr="00B66F14">
        <w:rPr>
          <w:b/>
        </w:rPr>
        <w:t>7</w:t>
      </w:r>
      <w:r w:rsidRPr="00B66F14">
        <w:t>(9): e1257-e1268.</w:t>
      </w:r>
    </w:p>
    <w:p w14:paraId="070DE9FE" w14:textId="77777777" w:rsidR="00B66F14" w:rsidRPr="00B66F14" w:rsidRDefault="00B66F14" w:rsidP="00B66F14">
      <w:pPr>
        <w:pStyle w:val="EndNoteBibliography"/>
        <w:spacing w:after="360"/>
      </w:pPr>
      <w:r w:rsidRPr="00B66F14">
        <w:t xml:space="preserve">Hemsworth, J, C Kumwenda, M Arimond, K Maleta, J Phuka, AM Rehman, SA Vosti, U Ashorn, S Filteau, KG Dewey, P Ashorn and EL Ferguson (2016). "Lipid-based nutrient supplements increase energy and macronutrient intakes from complementary food among Malawian infants." </w:t>
      </w:r>
      <w:r w:rsidRPr="00B66F14">
        <w:rPr>
          <w:u w:val="single"/>
        </w:rPr>
        <w:t>J Nutr</w:t>
      </w:r>
      <w:r w:rsidRPr="00B66F14">
        <w:t xml:space="preserve"> </w:t>
      </w:r>
      <w:r w:rsidRPr="00B66F14">
        <w:rPr>
          <w:b/>
        </w:rPr>
        <w:t>146</w:t>
      </w:r>
      <w:r w:rsidRPr="00B66F14">
        <w:t>(2): 326-334.</w:t>
      </w:r>
    </w:p>
    <w:p w14:paraId="72472FBA" w14:textId="77777777" w:rsidR="00B66F14" w:rsidRPr="00B66F14" w:rsidRDefault="00B66F14" w:rsidP="00B66F14">
      <w:pPr>
        <w:pStyle w:val="EndNoteBibliography"/>
        <w:spacing w:after="360"/>
      </w:pPr>
      <w:r w:rsidRPr="00B66F14">
        <w:t xml:space="preserve">Hess, SY, L Bado, GJ Aaron, JB Ouedraogo, M Zeilani and KH Brown (2011). "Acceptability of zinc-fortified, lipid-based nutrient supplements (LNS) prepared for young children in Burkina Faso." </w:t>
      </w:r>
      <w:r w:rsidRPr="00B66F14">
        <w:rPr>
          <w:u w:val="single"/>
        </w:rPr>
        <w:t>Matern Child Nutr</w:t>
      </w:r>
      <w:r w:rsidRPr="00B66F14">
        <w:t xml:space="preserve"> </w:t>
      </w:r>
      <w:r w:rsidRPr="00B66F14">
        <w:rPr>
          <w:b/>
        </w:rPr>
        <w:t>7</w:t>
      </w:r>
      <w:r w:rsidRPr="00B66F14">
        <w:t>(4): 357-367.</w:t>
      </w:r>
    </w:p>
    <w:p w14:paraId="0D70D8F7" w14:textId="77777777" w:rsidR="00B66F14" w:rsidRPr="00B66F14" w:rsidRDefault="00B66F14" w:rsidP="00B66F14">
      <w:pPr>
        <w:pStyle w:val="EndNoteBibliography"/>
        <w:spacing w:after="360"/>
      </w:pPr>
      <w:r w:rsidRPr="00B66F14">
        <w:lastRenderedPageBreak/>
        <w:t xml:space="preserve">Humphrey, JH, MNN Mbuya, R Ntozini, LH Moulton, RJ Stoltzfus, NV Tavengwa, K Mutasa, F Majo, B Mutasa, G Mangwadu, CM Chasokela, A Chigumira, B Chasekwa, LE Smith, JM Tielsch, AD Jones, AR Manges, JA Maluccio, AJ Prendergast and Sanitation Hygiene Infant Nutrition Efficacy Trial Team (2019). "Independent and combined effects of improved water, sanitation, and hygiene, and improved complementary feeding, on child stunting and anaemia in rural Zimbabwe: a cluster-randomised trial." </w:t>
      </w:r>
      <w:r w:rsidRPr="00B66F14">
        <w:rPr>
          <w:u w:val="single"/>
        </w:rPr>
        <w:t>Lancet Glob Health</w:t>
      </w:r>
      <w:r w:rsidRPr="00B66F14">
        <w:t xml:space="preserve"> </w:t>
      </w:r>
      <w:r w:rsidRPr="00B66F14">
        <w:rPr>
          <w:b/>
        </w:rPr>
        <w:t>7</w:t>
      </w:r>
      <w:r w:rsidRPr="00B66F14">
        <w:t>(1): e132-e147.</w:t>
      </w:r>
    </w:p>
    <w:p w14:paraId="3AE5B401" w14:textId="77777777" w:rsidR="00B66F14" w:rsidRPr="00B66F14" w:rsidRDefault="00B66F14" w:rsidP="00B66F14">
      <w:pPr>
        <w:pStyle w:val="EndNoteBibliography"/>
        <w:spacing w:after="360"/>
      </w:pPr>
      <w:r w:rsidRPr="00B66F14">
        <w:t xml:space="preserve">Huybregts, L, A Le Port, E Becquey, A Zongrone, FM Barba, R Rawat, JL Leroy and MT Ruel (2019). "Impact on child acute malnutrition of integrating small-quantity lipid-based nutrient supplements into community-level screening for acute malnutrition: a cluster-randomized controlled trial in Mali." </w:t>
      </w:r>
      <w:r w:rsidRPr="00B66F14">
        <w:rPr>
          <w:u w:val="single"/>
        </w:rPr>
        <w:t>PLoS Med</w:t>
      </w:r>
      <w:r w:rsidRPr="00B66F14">
        <w:t xml:space="preserve"> </w:t>
      </w:r>
      <w:r w:rsidRPr="00B66F14">
        <w:rPr>
          <w:b/>
        </w:rPr>
        <w:t>16</w:t>
      </w:r>
      <w:r w:rsidRPr="00B66F14">
        <w:t>(8): e1002892.</w:t>
      </w:r>
    </w:p>
    <w:p w14:paraId="57D94C3C" w14:textId="77777777" w:rsidR="00B66F14" w:rsidRPr="00B66F14" w:rsidRDefault="00B66F14" w:rsidP="00B66F14">
      <w:pPr>
        <w:pStyle w:val="EndNoteBibliography"/>
        <w:spacing w:after="360"/>
      </w:pPr>
      <w:r w:rsidRPr="00B66F14">
        <w:t xml:space="preserve">Jannat, K, SP Luby, L Unicomb, M Rahman, PJ Winch, SM Parvez, KK Das, E Leontsini, PK Ram and CP Stewart (2019). "Complementary feeding practices among rural Bangladeshi mothers: Results from WASH Benefits study." </w:t>
      </w:r>
      <w:r w:rsidRPr="00B66F14">
        <w:rPr>
          <w:u w:val="single"/>
        </w:rPr>
        <w:t>Matern Child Nutr</w:t>
      </w:r>
      <w:r w:rsidRPr="00B66F14">
        <w:t xml:space="preserve"> </w:t>
      </w:r>
      <w:r w:rsidRPr="00B66F14">
        <w:rPr>
          <w:b/>
        </w:rPr>
        <w:t>15</w:t>
      </w:r>
      <w:r w:rsidRPr="00B66F14">
        <w:t>(1): e12654.</w:t>
      </w:r>
    </w:p>
    <w:p w14:paraId="44D1645C" w14:textId="77777777" w:rsidR="00B66F14" w:rsidRPr="00B66F14" w:rsidRDefault="00B66F14" w:rsidP="00B66F14">
      <w:pPr>
        <w:pStyle w:val="EndNoteBibliography"/>
        <w:spacing w:after="360"/>
      </w:pPr>
      <w:r w:rsidRPr="00B66F14">
        <w:t xml:space="preserve">Jeong, J, EE Franchett, CV Ramos de Oliveira, K Rehmani and AK Yousafzai (2021). "Parenting interventions to promote early child development in the first three years of life: A global systematic review and meta-analysis." </w:t>
      </w:r>
      <w:r w:rsidRPr="00B66F14">
        <w:rPr>
          <w:u w:val="single"/>
        </w:rPr>
        <w:t>PLoS Med</w:t>
      </w:r>
      <w:r w:rsidRPr="00B66F14">
        <w:t xml:space="preserve"> </w:t>
      </w:r>
      <w:r w:rsidRPr="00B66F14">
        <w:rPr>
          <w:b/>
        </w:rPr>
        <w:t>18</w:t>
      </w:r>
      <w:r w:rsidRPr="00B66F14">
        <w:t>(5): e1003602.</w:t>
      </w:r>
    </w:p>
    <w:p w14:paraId="330BCDED" w14:textId="46415F3F" w:rsidR="00B66F14" w:rsidRPr="00B66F14" w:rsidRDefault="00B66F14" w:rsidP="00B66F14">
      <w:pPr>
        <w:pStyle w:val="EndNoteBibliography"/>
        <w:spacing w:after="360"/>
      </w:pPr>
      <w:r w:rsidRPr="00B66F14">
        <w:t xml:space="preserve">Joint FAO/WHO Codex Alimentarius Comission (1981). "Codex Alimentarius: Standard for Processed Cereal-Based Foods for Infants and Young Children. CXS 74-1981.  Available at: </w:t>
      </w:r>
      <w:hyperlink r:id="rId20" w:history="1">
        <w:r w:rsidRPr="00B66F14">
          <w:rPr>
            <w:rStyle w:val="Hyperlink"/>
          </w:rPr>
          <w:t>https://www.fao.org/fao-who-codexalimentarius/codex-texts/list-standards/en/</w:t>
        </w:r>
      </w:hyperlink>
      <w:r w:rsidRPr="00B66F14">
        <w:t>.  Accessed: 11 April 2023.".</w:t>
      </w:r>
    </w:p>
    <w:p w14:paraId="06C340E9" w14:textId="22EF5681" w:rsidR="00B66F14" w:rsidRPr="00B66F14" w:rsidRDefault="00B66F14" w:rsidP="00B66F14">
      <w:pPr>
        <w:pStyle w:val="EndNoteBibliography"/>
        <w:spacing w:after="360"/>
      </w:pPr>
      <w:r w:rsidRPr="00B66F14">
        <w:t xml:space="preserve">Joint FAO/WHO Codex Alimentarius Comission (1991). " Codex Alimentarius: Guidelines on formulated complementary foods for older infants and young children CAC/GL 8-1991.  Available at: </w:t>
      </w:r>
      <w:hyperlink r:id="rId21" w:history="1">
        <w:r w:rsidRPr="00B66F14">
          <w:rPr>
            <w:rStyle w:val="Hyperlink"/>
          </w:rPr>
          <w:t>https://www.fao.org/fao-who-codexalimentarius/codex-texts/guidelines/en/</w:t>
        </w:r>
      </w:hyperlink>
      <w:r w:rsidRPr="00B66F14">
        <w:t>.  Accessed on: 11 April 2023.".</w:t>
      </w:r>
    </w:p>
    <w:p w14:paraId="4098F15E" w14:textId="77777777" w:rsidR="00B66F14" w:rsidRPr="00B66F14" w:rsidRDefault="00B66F14" w:rsidP="00B66F14">
      <w:pPr>
        <w:pStyle w:val="EndNoteBibliography"/>
        <w:spacing w:after="360"/>
      </w:pPr>
      <w:r w:rsidRPr="00B66F14">
        <w:t xml:space="preserve">Keats, EC, JK Das, RA Salam, ZS Lassi, A Imdad, RE Black and ZA Bhutta (2021). "Effective interventions to address maternal and child malnutrition: an update of the evidence." </w:t>
      </w:r>
      <w:r w:rsidRPr="00B66F14">
        <w:rPr>
          <w:u w:val="single"/>
        </w:rPr>
        <w:t>Lancet Child Adolesc Health</w:t>
      </w:r>
      <w:r w:rsidRPr="00B66F14">
        <w:t xml:space="preserve"> </w:t>
      </w:r>
      <w:r w:rsidRPr="00B66F14">
        <w:rPr>
          <w:b/>
        </w:rPr>
        <w:t>5</w:t>
      </w:r>
      <w:r w:rsidRPr="00B66F14">
        <w:t>(5): 367-384.</w:t>
      </w:r>
    </w:p>
    <w:p w14:paraId="3696107D" w14:textId="77777777" w:rsidR="00B66F14" w:rsidRPr="00B66F14" w:rsidRDefault="00B66F14" w:rsidP="00B66F14">
      <w:pPr>
        <w:pStyle w:val="EndNoteBibliography"/>
        <w:spacing w:after="360"/>
      </w:pPr>
      <w:r w:rsidRPr="00B66F14">
        <w:t xml:space="preserve">Kumordzie, SM, S Adu-Afarwuah, M Arimond, RR Young, T Adom, R Boatin, ME Ocansey, H Okronipa, EL Prado, BM Oaks and KG Dewey (2019). "Maternal and infant lipid-based nutritional supplementation increases height of Ghanaian children at 4-6 years only if the mother was not overweight before conception." </w:t>
      </w:r>
      <w:r w:rsidRPr="00B66F14">
        <w:rPr>
          <w:u w:val="single"/>
        </w:rPr>
        <w:t>J Nutr</w:t>
      </w:r>
      <w:r w:rsidRPr="00B66F14">
        <w:t xml:space="preserve"> </w:t>
      </w:r>
      <w:r w:rsidRPr="00B66F14">
        <w:rPr>
          <w:b/>
        </w:rPr>
        <w:t>149</w:t>
      </w:r>
      <w:r w:rsidRPr="00B66F14">
        <w:t>(5): 847-855.</w:t>
      </w:r>
    </w:p>
    <w:p w14:paraId="602EC9DD" w14:textId="77777777" w:rsidR="00B66F14" w:rsidRPr="00B66F14" w:rsidRDefault="00B66F14" w:rsidP="00B66F14">
      <w:pPr>
        <w:pStyle w:val="EndNoteBibliography"/>
        <w:spacing w:after="360"/>
      </w:pPr>
      <w:r w:rsidRPr="00B66F14">
        <w:t xml:space="preserve">Kumwenda, C, KG Dewey, J Hemsworth, P Ashorn, K Maleta and MJ Haskell (2014). "Lipid-based nutrient supplements do not decrease breast milk intake of Malawian infants." </w:t>
      </w:r>
      <w:r w:rsidRPr="00B66F14">
        <w:rPr>
          <w:u w:val="single"/>
        </w:rPr>
        <w:t>Am J Clin Nutr</w:t>
      </w:r>
      <w:r w:rsidRPr="00B66F14">
        <w:t xml:space="preserve"> </w:t>
      </w:r>
      <w:r w:rsidRPr="00B66F14">
        <w:rPr>
          <w:b/>
        </w:rPr>
        <w:t>99</w:t>
      </w:r>
      <w:r w:rsidRPr="00B66F14">
        <w:t>(3): 617-623.</w:t>
      </w:r>
    </w:p>
    <w:p w14:paraId="01B49AC8" w14:textId="77777777" w:rsidR="00B66F14" w:rsidRPr="00B66F14" w:rsidRDefault="00B66F14" w:rsidP="00B66F14">
      <w:pPr>
        <w:pStyle w:val="EndNoteBibliography"/>
        <w:spacing w:after="360"/>
      </w:pPr>
      <w:r w:rsidRPr="00B66F14">
        <w:t xml:space="preserve">Lesorogol, C, C Bond, SJL Dulience and L Iannotti (2018). "Economic determinants of breastfeeding in Haiti: The effects of poverty, food insecurity, and employment on exclusive breastfeeding in an urban population." </w:t>
      </w:r>
      <w:r w:rsidRPr="00B66F14">
        <w:rPr>
          <w:u w:val="single"/>
        </w:rPr>
        <w:t>Maternal &amp; Child Nutrition</w:t>
      </w:r>
      <w:r w:rsidRPr="00B66F14">
        <w:t xml:space="preserve"> </w:t>
      </w:r>
      <w:r w:rsidRPr="00B66F14">
        <w:rPr>
          <w:b/>
        </w:rPr>
        <w:t>14</w:t>
      </w:r>
      <w:r w:rsidRPr="00B66F14">
        <w:t>(2): e12524.</w:t>
      </w:r>
    </w:p>
    <w:p w14:paraId="0C2E7746" w14:textId="77777777" w:rsidR="00B66F14" w:rsidRPr="00B66F14" w:rsidRDefault="00B66F14" w:rsidP="00B66F14">
      <w:pPr>
        <w:pStyle w:val="EndNoteBibliography"/>
        <w:spacing w:after="360"/>
      </w:pPr>
      <w:r w:rsidRPr="00B66F14">
        <w:lastRenderedPageBreak/>
        <w:t xml:space="preserve">Luby, SP, M Rahman, BF Arnold, L Unicomb, S Ashraf, PJ Winch, CP Stewart, F Begum, F Hussain, J Benjamin-Chung, E Leontsini, AM Naser, SM Parvez, AE Hubbard, A Lin, FA Nizame, K Jannat, A Ercumen, PK Ram, KK Das, J Abedin, TF Clasen, KG Dewey, LC Fernald, C Null, T Ahmed and JM Colford, Jr. (2018). "Effects of water quality, sanitation, handwashing, and nutritional interventions on diarrhoea and child growth in rural Bangladesh: a cluster randomised controlled trial." </w:t>
      </w:r>
      <w:r w:rsidRPr="00B66F14">
        <w:rPr>
          <w:u w:val="single"/>
        </w:rPr>
        <w:t>Lancet Glob Health</w:t>
      </w:r>
      <w:r w:rsidRPr="00B66F14">
        <w:t xml:space="preserve"> </w:t>
      </w:r>
      <w:r w:rsidRPr="00B66F14">
        <w:rPr>
          <w:b/>
        </w:rPr>
        <w:t>6</w:t>
      </w:r>
      <w:r w:rsidRPr="00B66F14">
        <w:t>(3): e302-e315.</w:t>
      </w:r>
    </w:p>
    <w:p w14:paraId="3127ED7E" w14:textId="77777777" w:rsidR="00B66F14" w:rsidRPr="00B66F14" w:rsidRDefault="00B66F14" w:rsidP="00B66F14">
      <w:pPr>
        <w:pStyle w:val="EndNoteBibliography"/>
        <w:spacing w:after="360"/>
      </w:pPr>
      <w:r w:rsidRPr="00B66F14">
        <w:t xml:space="preserve">Maleta, KM, J Phuka, L Alho, YB Cheung, KG Dewey, U Ashorn, N Phiri, TE Phiri, SA Vosti, M Zeilani, C Kumwenda, J Bendabenda, A Pulakka and P Ashorn (2015). "Provision of 10-40 g/d lipid-based nutrient supplements from 6 to 18 months of age does not prevent linear growth faltering in Malawi." </w:t>
      </w:r>
      <w:r w:rsidRPr="00B66F14">
        <w:rPr>
          <w:u w:val="single"/>
        </w:rPr>
        <w:t>J Nutr</w:t>
      </w:r>
      <w:r w:rsidRPr="00B66F14">
        <w:t xml:space="preserve"> </w:t>
      </w:r>
      <w:r w:rsidRPr="00B66F14">
        <w:rPr>
          <w:b/>
        </w:rPr>
        <w:t>145</w:t>
      </w:r>
      <w:r w:rsidRPr="00B66F14">
        <w:t>(8): 1909-1915.</w:t>
      </w:r>
    </w:p>
    <w:p w14:paraId="0C8DB571" w14:textId="77777777" w:rsidR="00B66F14" w:rsidRPr="00B66F14" w:rsidRDefault="00B66F14" w:rsidP="00B66F14">
      <w:pPr>
        <w:pStyle w:val="EndNoteBibliography"/>
        <w:spacing w:after="360"/>
      </w:pPr>
      <w:r w:rsidRPr="00B66F14">
        <w:t>Matias, S, K Harding, M Muniruzzaman, M MK, M Ullah, V SA and D KG (2017). "Process Evaluation of the Rang-Din Nutrition Study: Final Report. Washington, DC: FHI 360/Food and Nutrition Technical Assistance III Project (FANTA).".</w:t>
      </w:r>
    </w:p>
    <w:p w14:paraId="174C9952" w14:textId="77777777" w:rsidR="00B66F14" w:rsidRPr="00B66F14" w:rsidRDefault="00B66F14" w:rsidP="00B66F14">
      <w:pPr>
        <w:pStyle w:val="EndNoteBibliography"/>
        <w:spacing w:after="360"/>
      </w:pPr>
      <w:r w:rsidRPr="00B66F14">
        <w:t xml:space="preserve">Null, C, CP Stewart, AJ Pickering, HN Dentz, BF Arnold, CD Arnold, J Benjamin-Chung, T Clasen, KG Dewey, LCH Fernald, AE Hubbard, P Kariger, A Lin, SP Luby, A Mertens, SM Njenga, G Nyambane, PK Ram and JM Colford, Jr. (2018). "Effects of water quality, sanitation, handwashing, and nutritional interventions on diarrhoea and child growth in rural Kenya: a cluster-randomised controlled trial." </w:t>
      </w:r>
      <w:r w:rsidRPr="00B66F14">
        <w:rPr>
          <w:u w:val="single"/>
        </w:rPr>
        <w:t>Lancet Glob Health</w:t>
      </w:r>
      <w:r w:rsidRPr="00B66F14">
        <w:t xml:space="preserve"> </w:t>
      </w:r>
      <w:r w:rsidRPr="00B66F14">
        <w:rPr>
          <w:b/>
        </w:rPr>
        <w:t>6</w:t>
      </w:r>
      <w:r w:rsidRPr="00B66F14">
        <w:t>(3): e316-e329.</w:t>
      </w:r>
    </w:p>
    <w:p w14:paraId="54D37739" w14:textId="77777777" w:rsidR="00B66F14" w:rsidRPr="00B66F14" w:rsidRDefault="00B66F14" w:rsidP="00B66F14">
      <w:pPr>
        <w:pStyle w:val="EndNoteBibliography"/>
        <w:spacing w:after="360"/>
      </w:pPr>
      <w:r w:rsidRPr="00B66F14">
        <w:t xml:space="preserve">Okronipa, H, M Arimond, CD Arnold, RR Young, S Adu-Afarwuah, SM Tamakloe, ME Ocansey, SM Kumordzie, BM Oaks, JA Mennella and KG Dewey (2019). "Exposure to a slightly sweet lipid-based nutrient supplement during early life does not increase the level of sweet taste most preferred among 4- to 6-year-old Ghanaian children: follow-up of a randomized controlled trial." </w:t>
      </w:r>
      <w:r w:rsidRPr="00B66F14">
        <w:rPr>
          <w:u w:val="single"/>
        </w:rPr>
        <w:t>Am J Clin Nutr</w:t>
      </w:r>
      <w:r w:rsidRPr="00B66F14">
        <w:t xml:space="preserve"> </w:t>
      </w:r>
      <w:r w:rsidRPr="00B66F14">
        <w:rPr>
          <w:b/>
        </w:rPr>
        <w:t>109</w:t>
      </w:r>
      <w:r w:rsidRPr="00B66F14">
        <w:t>(4): 1224-1232.</w:t>
      </w:r>
    </w:p>
    <w:p w14:paraId="681034C4" w14:textId="77777777" w:rsidR="00B66F14" w:rsidRPr="00B66F14" w:rsidRDefault="00B66F14" w:rsidP="00B66F14">
      <w:pPr>
        <w:pStyle w:val="EndNoteBibliography"/>
        <w:spacing w:after="360"/>
      </w:pPr>
      <w:r w:rsidRPr="00B66F14">
        <w:t xml:space="preserve">Okronipa, H, AD Quezada-Sanchez, SL Johnson, C Rawlinson, S Pacheco-Miranda, M Venosa Lopez, W Gonzalez Navarrete and AB Arenas (2020). "Effect of Added Sugar on the Consumption of A Lipid-Based Nutrient Supplement Among 7-24-Month-Old Children." </w:t>
      </w:r>
      <w:r w:rsidRPr="00B66F14">
        <w:rPr>
          <w:u w:val="single"/>
        </w:rPr>
        <w:t>Nutrients</w:t>
      </w:r>
      <w:r w:rsidRPr="00B66F14">
        <w:t xml:space="preserve"> </w:t>
      </w:r>
      <w:r w:rsidRPr="00B66F14">
        <w:rPr>
          <w:b/>
        </w:rPr>
        <w:t>12</w:t>
      </w:r>
      <w:r w:rsidRPr="00B66F14">
        <w:t>(10): 08.</w:t>
      </w:r>
    </w:p>
    <w:p w14:paraId="77DF7F4F" w14:textId="77777777" w:rsidR="00B66F14" w:rsidRPr="00B66F14" w:rsidRDefault="00B66F14" w:rsidP="00B66F14">
      <w:pPr>
        <w:pStyle w:val="EndNoteBibliography"/>
        <w:spacing w:after="360"/>
      </w:pPr>
      <w:r w:rsidRPr="00B66F14">
        <w:t xml:space="preserve">Phuka, J, U Ashorn, P Ashorn, M Zeilani, YB Cheung, KG Dewey, M Manary and K Maleta (2011). "Acceptability of three novel lipid-based nutrient supplements among Malawian infants and their caregivers." </w:t>
      </w:r>
      <w:r w:rsidRPr="00B66F14">
        <w:rPr>
          <w:u w:val="single"/>
        </w:rPr>
        <w:t>Matern Child Nutr</w:t>
      </w:r>
      <w:r w:rsidRPr="00B66F14">
        <w:t xml:space="preserve"> </w:t>
      </w:r>
      <w:r w:rsidRPr="00B66F14">
        <w:rPr>
          <w:b/>
        </w:rPr>
        <w:t>7</w:t>
      </w:r>
      <w:r w:rsidRPr="00B66F14">
        <w:t>(4): 368-377.</w:t>
      </w:r>
    </w:p>
    <w:p w14:paraId="177BAD7D" w14:textId="77777777" w:rsidR="00B66F14" w:rsidRPr="00B66F14" w:rsidRDefault="00B66F14" w:rsidP="00B66F14">
      <w:pPr>
        <w:pStyle w:val="EndNoteBibliography"/>
        <w:spacing w:after="360"/>
      </w:pPr>
      <w:r w:rsidRPr="00B66F14">
        <w:t xml:space="preserve">Prado, EL, CD Arnold, KR Wessells, CP Stewart, S Abbeddou, S Adu-Afarwuah, BF Arnold, U Ashorn, P Ashorn, E Becquey, KH Brown, J Chandna, P Christian, HN Dentz, SJL Dulience, LCH Fernald, E Galasso, L Hallamaa, SY Hess, L Huybregts, LL Iannotti, EY Jimenez, P Kohl, A Lartey, A Le Port, SP Luby, K Maleta, A Matchado, SL Matias, MK Mridha, R Ntozini, C Null, ME Ocansey, SM Parvez, J Phuka, AJ Pickering, AJ Prendergast, AA Shamim, Z Siddiqui, F Tofail, AM Weber, LSF Wu and KG Dewey (2021). "Small-quantity lipid-based nutrient supplements for children age 6-24 months: a systematic review and individual participant data meta-analysis of effects on developmental outcomes and effect modifiers." </w:t>
      </w:r>
      <w:r w:rsidRPr="00B66F14">
        <w:rPr>
          <w:u w:val="single"/>
        </w:rPr>
        <w:t>Amer J Clin Nutr</w:t>
      </w:r>
      <w:r w:rsidRPr="00B66F14">
        <w:t xml:space="preserve"> </w:t>
      </w:r>
      <w:r w:rsidRPr="00B66F14">
        <w:rPr>
          <w:b/>
        </w:rPr>
        <w:t>114</w:t>
      </w:r>
      <w:r w:rsidRPr="00B66F14">
        <w:t>(Suppl 1): 43S-67S.</w:t>
      </w:r>
    </w:p>
    <w:p w14:paraId="37F727B4" w14:textId="77777777" w:rsidR="00B66F14" w:rsidRPr="00B66F14" w:rsidRDefault="00B66F14" w:rsidP="00B66F14">
      <w:pPr>
        <w:pStyle w:val="EndNoteBibliography"/>
        <w:spacing w:after="360"/>
      </w:pPr>
      <w:r w:rsidRPr="00B66F14">
        <w:lastRenderedPageBreak/>
        <w:t xml:space="preserve">Prado, EL, LM Larson, K Cox, K Bettencourt, JN Kubes and AH Shankar (2019). "Do effects of early life interventions on linear growth correspond to effects on neurobehavioural development? A systematic review and meta-analysis." </w:t>
      </w:r>
      <w:r w:rsidRPr="00B66F14">
        <w:rPr>
          <w:u w:val="single"/>
        </w:rPr>
        <w:t>Lancet Glob Health</w:t>
      </w:r>
      <w:r w:rsidRPr="00B66F14">
        <w:t xml:space="preserve"> </w:t>
      </w:r>
      <w:r w:rsidRPr="00B66F14">
        <w:rPr>
          <w:b/>
        </w:rPr>
        <w:t>7</w:t>
      </w:r>
      <w:r w:rsidRPr="00B66F14">
        <w:t>(10): e1398-e1413.</w:t>
      </w:r>
    </w:p>
    <w:p w14:paraId="4FB95AE6" w14:textId="77777777" w:rsidR="00B66F14" w:rsidRPr="00B66F14" w:rsidRDefault="00B66F14" w:rsidP="00B66F14">
      <w:pPr>
        <w:pStyle w:val="EndNoteBibliography"/>
        <w:spacing w:after="360"/>
      </w:pPr>
      <w:r w:rsidRPr="00B66F14">
        <w:t xml:space="preserve">Prendergast, AJ, B Chasekwa, C Evans, K Mutasa, MNN Mbuya, RJ Stoltzfus, LE Smith, FD Majo, NV Tavengwa, B Mutasa, GT Mangwadu, CM Chasokela, A Chigumira, LH Moulton, R Ntozini, JH Humphrey and Shine Trial Team (2019). "Independent and combined effects of improved water, sanitation, and hygiene, and improved complementary feeding, on stunting and anaemia among HIV-exposed children in rural Zimbabwe: a cluster-randomised controlled trial." </w:t>
      </w:r>
      <w:r w:rsidRPr="00B66F14">
        <w:rPr>
          <w:u w:val="single"/>
        </w:rPr>
        <w:t>Lancet Child Adolesc Health</w:t>
      </w:r>
      <w:r w:rsidRPr="00B66F14">
        <w:t xml:space="preserve"> </w:t>
      </w:r>
      <w:r w:rsidRPr="00B66F14">
        <w:rPr>
          <w:b/>
        </w:rPr>
        <w:t>3</w:t>
      </w:r>
      <w:r w:rsidRPr="00B66F14">
        <w:t>(2): 77-90.</w:t>
      </w:r>
    </w:p>
    <w:p w14:paraId="1900F7B5" w14:textId="77777777" w:rsidR="00B66F14" w:rsidRPr="00B66F14" w:rsidRDefault="00B66F14" w:rsidP="00B66F14">
      <w:pPr>
        <w:pStyle w:val="EndNoteBibliography"/>
        <w:spacing w:after="360"/>
      </w:pPr>
      <w:r w:rsidRPr="00B66F14">
        <w:t xml:space="preserve">Segre, J, G Liu and J Komrska (2017). "Local versus offshore production of ready-to-use therapeutic foods and small quantity lipid-based nutrient supplements." </w:t>
      </w:r>
      <w:r w:rsidRPr="00B66F14">
        <w:rPr>
          <w:u w:val="single"/>
        </w:rPr>
        <w:t>Matern Child Nutr</w:t>
      </w:r>
      <w:r w:rsidRPr="00B66F14">
        <w:t xml:space="preserve"> </w:t>
      </w:r>
      <w:r w:rsidRPr="00B66F14">
        <w:rPr>
          <w:b/>
        </w:rPr>
        <w:t>13</w:t>
      </w:r>
      <w:r w:rsidRPr="00B66F14">
        <w:t>(4).</w:t>
      </w:r>
    </w:p>
    <w:p w14:paraId="3B05973E" w14:textId="77777777" w:rsidR="00B66F14" w:rsidRPr="00B66F14" w:rsidRDefault="00B66F14" w:rsidP="00B66F14">
      <w:pPr>
        <w:pStyle w:val="EndNoteBibliography"/>
        <w:spacing w:after="360"/>
      </w:pPr>
      <w:r w:rsidRPr="00B66F14">
        <w:t xml:space="preserve">Segre, J, K Winnard, TH Abrha, Y Abebe, D Shilane and K Lapping (2015). "Willingness to pay for lipid-based nutrient supplements for young children in four urban sites of Ethiopia." </w:t>
      </w:r>
      <w:r w:rsidRPr="00B66F14">
        <w:rPr>
          <w:u w:val="single"/>
        </w:rPr>
        <w:t>Matern Child Nutr</w:t>
      </w:r>
      <w:r w:rsidRPr="00B66F14">
        <w:t xml:space="preserve"> </w:t>
      </w:r>
      <w:r w:rsidRPr="00B66F14">
        <w:rPr>
          <w:b/>
        </w:rPr>
        <w:t>11 Suppl 4</w:t>
      </w:r>
      <w:r w:rsidRPr="00B66F14">
        <w:t>: 16-30.</w:t>
      </w:r>
    </w:p>
    <w:p w14:paraId="4AB09037" w14:textId="77777777" w:rsidR="00B66F14" w:rsidRPr="00B66F14" w:rsidRDefault="00B66F14" w:rsidP="00B66F14">
      <w:pPr>
        <w:pStyle w:val="EndNoteBibliography"/>
        <w:spacing w:after="360"/>
      </w:pPr>
      <w:r w:rsidRPr="00B66F14">
        <w:t xml:space="preserve">Shaikh, S, RK Campbell, S Mehra, A Kabir, KJ Schulze, L Wu, H Ali, AA Shamim, KP West and P Christian (2020). "Supplementation with fortified lipid-based and blended complementary foods has variable impact on body composition among rural Bangladeshi children: a cluster-randomized controlled trial." </w:t>
      </w:r>
      <w:r w:rsidRPr="00B66F14">
        <w:rPr>
          <w:u w:val="single"/>
        </w:rPr>
        <w:t>J Nutr</w:t>
      </w:r>
      <w:r w:rsidRPr="00B66F14">
        <w:t xml:space="preserve"> </w:t>
      </w:r>
      <w:r w:rsidRPr="00B66F14">
        <w:rPr>
          <w:b/>
        </w:rPr>
        <w:t>150</w:t>
      </w:r>
      <w:r w:rsidRPr="00B66F14">
        <w:t>(7): 1924-1932.</w:t>
      </w:r>
    </w:p>
    <w:p w14:paraId="53193236" w14:textId="77777777" w:rsidR="00B66F14" w:rsidRPr="00B66F14" w:rsidRDefault="00B66F14" w:rsidP="00B66F14">
      <w:pPr>
        <w:pStyle w:val="EndNoteBibliography"/>
        <w:spacing w:after="360"/>
      </w:pPr>
      <w:r w:rsidRPr="00B66F14">
        <w:t xml:space="preserve">Stewart, CP, KR Wessells, CD Arnold, L Huybregts, P Ashorn, E Becquey, JH Humphrey and KG Dewey (2020). "Lipid-based nutrient supplements and all-cause mortality in children 6-24 months of age: a meta-analysis of randomized controlled trials." </w:t>
      </w:r>
      <w:r w:rsidRPr="00B66F14">
        <w:rPr>
          <w:u w:val="single"/>
        </w:rPr>
        <w:t>Amer J Clin Nutr</w:t>
      </w:r>
      <w:r w:rsidRPr="00B66F14">
        <w:t xml:space="preserve"> </w:t>
      </w:r>
      <w:r w:rsidRPr="00B66F14">
        <w:rPr>
          <w:b/>
        </w:rPr>
        <w:t>111</w:t>
      </w:r>
      <w:r w:rsidRPr="00B66F14">
        <w:t>(1): 207-218.</w:t>
      </w:r>
    </w:p>
    <w:p w14:paraId="70BF2022" w14:textId="77777777" w:rsidR="00B66F14" w:rsidRPr="00B66F14" w:rsidRDefault="00B66F14" w:rsidP="00B66F14">
      <w:pPr>
        <w:pStyle w:val="EndNoteBibliography"/>
        <w:spacing w:after="360"/>
      </w:pPr>
      <w:r w:rsidRPr="00B66F14">
        <w:t xml:space="preserve">Suchdev, PS, MED Jefferds, E Ota, K da Silva Lopes and LM De-Regil (2020). "Home fortification of foods with multiple micronutrient powders for health and nutrition in children under two years of age." </w:t>
      </w:r>
      <w:r w:rsidRPr="00B66F14">
        <w:rPr>
          <w:u w:val="single"/>
        </w:rPr>
        <w:t>Cochrane Database Syst Rev</w:t>
      </w:r>
      <w:r w:rsidRPr="00B66F14">
        <w:t xml:space="preserve"> </w:t>
      </w:r>
      <w:r w:rsidRPr="00B66F14">
        <w:rPr>
          <w:b/>
        </w:rPr>
        <w:t>2</w:t>
      </w:r>
      <w:r w:rsidRPr="00B66F14">
        <w:t>: CD008959.</w:t>
      </w:r>
    </w:p>
    <w:p w14:paraId="0F9CCBA4" w14:textId="77777777" w:rsidR="00B66F14" w:rsidRPr="00B66F14" w:rsidRDefault="00B66F14" w:rsidP="00B66F14">
      <w:pPr>
        <w:pStyle w:val="EndNoteBibliography"/>
        <w:spacing w:after="360"/>
      </w:pPr>
      <w:r w:rsidRPr="00B66F14">
        <w:t xml:space="preserve">Tam, E, EC Keats, F Rind, JK Das and AZA Bhutta (2020). "Micronutrient supplementation and fortification interventions on health and development outcomes among children under-five in low- and middle-income countries: a systematic review and meta-analysis." </w:t>
      </w:r>
      <w:r w:rsidRPr="00B66F14">
        <w:rPr>
          <w:u w:val="single"/>
        </w:rPr>
        <w:t>Nutrients</w:t>
      </w:r>
      <w:r w:rsidRPr="00B66F14">
        <w:t xml:space="preserve"> </w:t>
      </w:r>
      <w:r w:rsidRPr="00B66F14">
        <w:rPr>
          <w:b/>
        </w:rPr>
        <w:t>12</w:t>
      </w:r>
      <w:r w:rsidRPr="00B66F14">
        <w:t>(2): 289.</w:t>
      </w:r>
    </w:p>
    <w:p w14:paraId="7C1D9639" w14:textId="77777777" w:rsidR="00B66F14" w:rsidRPr="00B66F14" w:rsidRDefault="00B66F14" w:rsidP="00B66F14">
      <w:pPr>
        <w:pStyle w:val="EndNoteBibliography"/>
        <w:spacing w:after="360"/>
      </w:pPr>
      <w:r w:rsidRPr="00B66F14">
        <w:t xml:space="preserve">Tong, H, E Piwoz, MT Ruel, KH Brown, RE Black and N Walker (2022). "Maternal and child nutrition in the Lives Saved Tool: Results of a recent update." </w:t>
      </w:r>
      <w:r w:rsidRPr="00B66F14">
        <w:rPr>
          <w:u w:val="single"/>
        </w:rPr>
        <w:t>J Glob Health</w:t>
      </w:r>
      <w:r w:rsidRPr="00B66F14">
        <w:t xml:space="preserve"> </w:t>
      </w:r>
      <w:r w:rsidRPr="00B66F14">
        <w:rPr>
          <w:b/>
        </w:rPr>
        <w:t>12</w:t>
      </w:r>
      <w:r w:rsidRPr="00B66F14">
        <w:t>: 08005.</w:t>
      </w:r>
    </w:p>
    <w:p w14:paraId="7F1681A5" w14:textId="77777777" w:rsidR="00B66F14" w:rsidRPr="00B66F14" w:rsidRDefault="00B66F14" w:rsidP="00B66F14">
      <w:pPr>
        <w:pStyle w:val="EndNoteBibliography"/>
        <w:spacing w:after="360"/>
      </w:pPr>
      <w:r w:rsidRPr="00B66F14">
        <w:t xml:space="preserve">Tripp, K, CG Perrine, P de Campos, M Knieriemen, R Hartz, F Ali, ME Jefferds and R Kupka (2011). "Formative research for the development of a market-based home fortification programme for young children in Niger." </w:t>
      </w:r>
      <w:r w:rsidRPr="00B66F14">
        <w:rPr>
          <w:u w:val="single"/>
        </w:rPr>
        <w:t>Matern Child Nutr</w:t>
      </w:r>
      <w:r w:rsidRPr="00B66F14">
        <w:t xml:space="preserve"> </w:t>
      </w:r>
      <w:r w:rsidRPr="00B66F14">
        <w:rPr>
          <w:b/>
        </w:rPr>
        <w:t>7 Suppl 3</w:t>
      </w:r>
      <w:r w:rsidRPr="00B66F14">
        <w:t>: 82-95.</w:t>
      </w:r>
    </w:p>
    <w:p w14:paraId="628F7923" w14:textId="77777777" w:rsidR="00B66F14" w:rsidRPr="00B66F14" w:rsidRDefault="00B66F14" w:rsidP="00B66F14">
      <w:pPr>
        <w:pStyle w:val="EndNoteBibliography"/>
        <w:spacing w:after="360"/>
      </w:pPr>
      <w:r w:rsidRPr="00B66F14">
        <w:t xml:space="preserve">Ullah, MB, MK Mridha, CD Arnold, SL Matias, MSA Khan, Z Siddiqui, M Hossain and KG Dewey (2019). "Provision of pre- and postnatal nutritional supplements generally did not increase or decrease common childhood illnesses in Bangladesh: a cluster-randomized effectiveness trial." </w:t>
      </w:r>
      <w:r w:rsidRPr="00B66F14">
        <w:rPr>
          <w:u w:val="single"/>
        </w:rPr>
        <w:t>J Nutr</w:t>
      </w:r>
      <w:r w:rsidRPr="00B66F14">
        <w:t xml:space="preserve"> </w:t>
      </w:r>
      <w:r w:rsidRPr="00B66F14">
        <w:rPr>
          <w:b/>
        </w:rPr>
        <w:t>149</w:t>
      </w:r>
      <w:r w:rsidRPr="00B66F14">
        <w:t>(7): 1271-1281.</w:t>
      </w:r>
    </w:p>
    <w:p w14:paraId="0D97AFFF" w14:textId="6A55A522" w:rsidR="00B66F14" w:rsidRPr="00B66F14" w:rsidRDefault="00B66F14" w:rsidP="00B66F14">
      <w:pPr>
        <w:pStyle w:val="EndNoteBibliography"/>
        <w:spacing w:after="360"/>
      </w:pPr>
      <w:r w:rsidRPr="00B66F14">
        <w:lastRenderedPageBreak/>
        <w:t xml:space="preserve">UNICEF, World Health Organization and World Bank Group (2021). "Joint Malnutrition Estimates.  Available online: </w:t>
      </w:r>
      <w:hyperlink r:id="rId22" w:history="1">
        <w:r w:rsidRPr="00B66F14">
          <w:rPr>
            <w:rStyle w:val="Hyperlink"/>
          </w:rPr>
          <w:t>https://www.who.int/news/item/06-05-2021-the-unicef-who-wb-joint-child-malnutrition-estimates-group-released-new-data-for-2021</w:t>
        </w:r>
      </w:hyperlink>
      <w:r w:rsidRPr="00B66F14">
        <w:t>.  Accessed 4 April 2022.".</w:t>
      </w:r>
    </w:p>
    <w:p w14:paraId="62C23FA3" w14:textId="2DB16D2C" w:rsidR="00B66F14" w:rsidRPr="00B66F14" w:rsidRDefault="00B66F14" w:rsidP="00B66F14">
      <w:pPr>
        <w:pStyle w:val="EndNoteBibliography"/>
        <w:spacing w:after="360"/>
      </w:pPr>
      <w:r w:rsidRPr="00B66F14">
        <w:t xml:space="preserve">United Nations Children's Fund (2021). "Fed to fail? The crisis of children's diets in early life. 2021 Child Nutrition Report. UNICEF, New York. Available at: </w:t>
      </w:r>
      <w:hyperlink r:id="rId23" w:history="1">
        <w:r w:rsidRPr="00B66F14">
          <w:rPr>
            <w:rStyle w:val="Hyperlink"/>
          </w:rPr>
          <w:t>https://www.unicef.org/reports/fed-to-fail-child-nutrition</w:t>
        </w:r>
      </w:hyperlink>
      <w:r w:rsidRPr="00B66F14">
        <w:t>. Accessed on: 5 August 2022.".</w:t>
      </w:r>
    </w:p>
    <w:p w14:paraId="3600A0D4" w14:textId="2FA3D9FE" w:rsidR="00B66F14" w:rsidRPr="00B66F14" w:rsidRDefault="00B66F14" w:rsidP="00B66F14">
      <w:pPr>
        <w:pStyle w:val="EndNoteBibliography"/>
        <w:spacing w:after="360"/>
      </w:pPr>
      <w:r w:rsidRPr="00B66F14">
        <w:t xml:space="preserve">USAID Advancing Nutrition (2022). "Small-Quantity Lipid-Based Nutrient Supplement Program Implementation Learnings and Considerations for Scale-Up from International Food Relief Partnership Partners in Honduras, Niger, and Somalia. Arlington, VA: USAID Advancing Nutrition.  Available at: </w:t>
      </w:r>
      <w:hyperlink r:id="rId24" w:history="1">
        <w:r w:rsidRPr="00B66F14">
          <w:rPr>
            <w:rStyle w:val="Hyperlink"/>
          </w:rPr>
          <w:t>https://www.advancingnutrition.org/resources/small-quantity-lipid-based-nutrient-supplement-program-implementation</w:t>
        </w:r>
      </w:hyperlink>
      <w:r w:rsidRPr="00B66F14">
        <w:t>.  Accessed on: 12 April 2023.".</w:t>
      </w:r>
    </w:p>
    <w:p w14:paraId="748550AE" w14:textId="77777777" w:rsidR="00B66F14" w:rsidRPr="00B66F14" w:rsidRDefault="00B66F14" w:rsidP="00B66F14">
      <w:pPr>
        <w:pStyle w:val="EndNoteBibliography"/>
        <w:spacing w:after="360"/>
      </w:pPr>
      <w:r w:rsidRPr="00B66F14">
        <w:t xml:space="preserve">Wessells, KR, CD Arnold, CP Stewart, EL Prado, S Abbeddou, S Adu-Afarwuah, BF Arnold, P Ashorn, U Ashorn, E Becquey, KH Brown, KA Byrd, RK Campbell, P Christian, LCH Fernald, YM Fan, E Galasso, SY Hess, L Huybregts, JM Jorgensen, M Kiprotich, E Kortekangas, A Lartey, A Le Port, JL Leroy, A Lin, K Maleta, SL Matias, MNN Mbuya, MK Mridha, K Mutasa, AM Naser, RR Paul, H Okronipa, JB Ouedraogo, AJ Pickering, M Rahman, K Schulze, LE Smith, AM Weber, A Zongrone and KG Dewey (2021). "Characteristics that modify the effect of small-quantity lipid-based nutrient supplementation on child anemia and micronutrient status: an individual participant data meta-analysis of randomized controlled trials." </w:t>
      </w:r>
      <w:r w:rsidRPr="00B66F14">
        <w:rPr>
          <w:u w:val="single"/>
        </w:rPr>
        <w:t>Amer J Clin Nutr</w:t>
      </w:r>
      <w:r w:rsidRPr="00B66F14">
        <w:t xml:space="preserve"> </w:t>
      </w:r>
      <w:r w:rsidRPr="00B66F14">
        <w:rPr>
          <w:b/>
        </w:rPr>
        <w:t>114</w:t>
      </w:r>
      <w:r w:rsidRPr="00B66F14">
        <w:t>(Suppl 1): 68S-94S.</w:t>
      </w:r>
    </w:p>
    <w:p w14:paraId="15938C93" w14:textId="77777777" w:rsidR="00B66F14" w:rsidRPr="00B66F14" w:rsidRDefault="00B66F14" w:rsidP="00B66F14">
      <w:pPr>
        <w:pStyle w:val="EndNoteBibliography"/>
        <w:spacing w:after="360"/>
      </w:pPr>
      <w:r w:rsidRPr="00B66F14">
        <w:t>World Food Programme (2022). "Systems Analysis for Nutrition Team.  [Unpublished Findings].  Rome, Italy.".</w:t>
      </w:r>
    </w:p>
    <w:p w14:paraId="75239ECD" w14:textId="7320BA45" w:rsidR="00B66F14" w:rsidRPr="00B66F14" w:rsidRDefault="00B66F14" w:rsidP="00B66F14">
      <w:pPr>
        <w:pStyle w:val="EndNoteBibliography"/>
      </w:pPr>
      <w:r w:rsidRPr="00B66F14">
        <w:t xml:space="preserve">World Health Organization (2021). "Global Anaemia Estimates.  Available at: </w:t>
      </w:r>
      <w:hyperlink r:id="rId25" w:history="1">
        <w:r w:rsidRPr="00B66F14">
          <w:rPr>
            <w:rStyle w:val="Hyperlink"/>
          </w:rPr>
          <w:t>https://www.who.int/data/gho/data/themes/topics/anaemia_in_women_and_children</w:t>
        </w:r>
      </w:hyperlink>
      <w:r w:rsidRPr="00B66F14">
        <w:t>.  Accessed on: 4 April 2022.".</w:t>
      </w:r>
    </w:p>
    <w:p w14:paraId="6223A64B" w14:textId="5884AE68" w:rsidR="009B17AF" w:rsidRPr="000F5A84" w:rsidRDefault="006450C2" w:rsidP="00481F87">
      <w:pPr>
        <w:pStyle w:val="ListParagraph"/>
        <w:spacing w:after="240" w:line="240" w:lineRule="auto"/>
        <w:ind w:left="342"/>
      </w:pPr>
      <w:r>
        <w:fldChar w:fldCharType="end"/>
      </w:r>
    </w:p>
    <w:sectPr w:rsidR="009B17AF" w:rsidRPr="000F5A84">
      <w:headerReference w:type="default" r:id="rId2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1E6BE4" w14:textId="77777777" w:rsidR="00E31130" w:rsidRDefault="00E31130" w:rsidP="00AC1AB1">
      <w:pPr>
        <w:spacing w:after="0" w:line="240" w:lineRule="auto"/>
      </w:pPr>
      <w:r>
        <w:separator/>
      </w:r>
    </w:p>
  </w:endnote>
  <w:endnote w:type="continuationSeparator" w:id="0">
    <w:p w14:paraId="06B05AE3" w14:textId="77777777" w:rsidR="00E31130" w:rsidRDefault="00E31130" w:rsidP="00AC1A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Open Sans">
    <w:charset w:val="00"/>
    <w:family w:val="swiss"/>
    <w:pitch w:val="variable"/>
    <w:sig w:usb0="00000001"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909703" w14:textId="77777777" w:rsidR="00E31130" w:rsidRDefault="00E31130" w:rsidP="00AC1AB1">
      <w:pPr>
        <w:spacing w:after="0" w:line="240" w:lineRule="auto"/>
      </w:pPr>
      <w:r>
        <w:separator/>
      </w:r>
    </w:p>
  </w:footnote>
  <w:footnote w:type="continuationSeparator" w:id="0">
    <w:p w14:paraId="2A3DEA71" w14:textId="77777777" w:rsidR="00E31130" w:rsidRDefault="00E31130" w:rsidP="00AC1AB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00158842"/>
      <w:docPartObj>
        <w:docPartGallery w:val="Page Numbers (Top of Page)"/>
        <w:docPartUnique/>
      </w:docPartObj>
    </w:sdtPr>
    <w:sdtEndPr>
      <w:rPr>
        <w:noProof/>
      </w:rPr>
    </w:sdtEndPr>
    <w:sdtContent>
      <w:p w14:paraId="08E71793" w14:textId="11845203" w:rsidR="004A7541" w:rsidRDefault="004A7541">
        <w:pPr>
          <w:pStyle w:val="Header"/>
          <w:jc w:val="right"/>
        </w:pPr>
        <w:r>
          <w:fldChar w:fldCharType="begin"/>
        </w:r>
        <w:r>
          <w:instrText xml:space="preserve"> PAGE   \* MERGEFORMAT </w:instrText>
        </w:r>
        <w:r>
          <w:fldChar w:fldCharType="separate"/>
        </w:r>
        <w:r w:rsidR="00A43B6A">
          <w:rPr>
            <w:noProof/>
          </w:rPr>
          <w:t>1</w:t>
        </w:r>
        <w:r>
          <w:rPr>
            <w:noProof/>
          </w:rPr>
          <w:fldChar w:fldCharType="end"/>
        </w:r>
      </w:p>
    </w:sdtContent>
  </w:sdt>
  <w:p w14:paraId="792292C6" w14:textId="77777777" w:rsidR="004A7541" w:rsidRDefault="004A754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0E3995"/>
    <w:multiLevelType w:val="hybridMultilevel"/>
    <w:tmpl w:val="13FC234C"/>
    <w:lvl w:ilvl="0" w:tplc="C1486BC6">
      <w:start w:val="3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C631DB"/>
    <w:multiLevelType w:val="hybridMultilevel"/>
    <w:tmpl w:val="FF262124"/>
    <w:lvl w:ilvl="0" w:tplc="04090011">
      <w:start w:val="1"/>
      <w:numFmt w:val="decimal"/>
      <w:lvlText w:val="%1)"/>
      <w:lvlJc w:val="left"/>
      <w:pPr>
        <w:ind w:left="720" w:hanging="360"/>
      </w:pPr>
      <w:rPr>
        <w:rFonts w:hint="default"/>
      </w:rPr>
    </w:lvl>
    <w:lvl w:ilvl="1" w:tplc="C05E7172">
      <w:start w:val="1"/>
      <w:numFmt w:val="bullet"/>
      <w:lvlText w:val=""/>
      <w:lvlJc w:val="left"/>
      <w:pPr>
        <w:ind w:left="1440" w:hanging="360"/>
      </w:pPr>
      <w:rPr>
        <w:rFonts w:ascii="Symbol" w:hAnsi="Symbol" w:hint="default"/>
      </w:rPr>
    </w:lvl>
    <w:lvl w:ilvl="2" w:tplc="04090001">
      <w:start w:val="1"/>
      <w:numFmt w:val="bullet"/>
      <w:lvlText w:val=""/>
      <w:lvlJc w:val="left"/>
      <w:pPr>
        <w:ind w:left="2160" w:hanging="180"/>
      </w:pPr>
      <w:rPr>
        <w:rFonts w:ascii="Symbol" w:hAnsi="Symbol"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EE2082"/>
    <w:multiLevelType w:val="hybridMultilevel"/>
    <w:tmpl w:val="C3D697F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EF37FA"/>
    <w:multiLevelType w:val="hybridMultilevel"/>
    <w:tmpl w:val="874AA5F0"/>
    <w:lvl w:ilvl="0" w:tplc="04090011">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01">
      <w:start w:val="1"/>
      <w:numFmt w:val="bullet"/>
      <w:lvlText w:val=""/>
      <w:lvlJc w:val="left"/>
      <w:pPr>
        <w:ind w:left="2160" w:hanging="180"/>
      </w:pPr>
      <w:rPr>
        <w:rFonts w:ascii="Symbol" w:hAnsi="Symbol"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78098F"/>
    <w:multiLevelType w:val="hybridMultilevel"/>
    <w:tmpl w:val="DF6A8088"/>
    <w:lvl w:ilvl="0" w:tplc="C1486BC6">
      <w:start w:val="33"/>
      <w:numFmt w:val="bullet"/>
      <w:lvlText w:val="-"/>
      <w:lvlJc w:val="left"/>
      <w:pPr>
        <w:ind w:left="1440" w:hanging="360"/>
      </w:pPr>
      <w:rPr>
        <w:rFonts w:ascii="Calibri" w:eastAsiaTheme="minorHAnsi" w:hAnsi="Calibri" w:cstheme="minorBid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2D2B77E6"/>
    <w:multiLevelType w:val="hybridMultilevel"/>
    <w:tmpl w:val="87BA79F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35B4081D"/>
    <w:multiLevelType w:val="hybridMultilevel"/>
    <w:tmpl w:val="C76CFD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49964356"/>
    <w:multiLevelType w:val="hybridMultilevel"/>
    <w:tmpl w:val="1832BEF6"/>
    <w:lvl w:ilvl="0" w:tplc="C1486BC6">
      <w:start w:val="3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0935566"/>
    <w:multiLevelType w:val="hybridMultilevel"/>
    <w:tmpl w:val="D2F0DE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516C5090"/>
    <w:multiLevelType w:val="hybridMultilevel"/>
    <w:tmpl w:val="D116C30C"/>
    <w:lvl w:ilvl="0" w:tplc="04090001">
      <w:start w:val="1"/>
      <w:numFmt w:val="bullet"/>
      <w:lvlText w:val=""/>
      <w:lvlJc w:val="left"/>
      <w:pPr>
        <w:ind w:left="1440" w:hanging="360"/>
      </w:pPr>
      <w:rPr>
        <w:rFonts w:ascii="Symbol" w:hAnsi="Symbol" w:hint="default"/>
      </w:rPr>
    </w:lvl>
    <w:lvl w:ilvl="1" w:tplc="04090001">
      <w:start w:val="1"/>
      <w:numFmt w:val="bullet"/>
      <w:lvlText w:val=""/>
      <w:lvlJc w:val="left"/>
      <w:pPr>
        <w:ind w:left="2160" w:hanging="360"/>
      </w:pPr>
      <w:rPr>
        <w:rFonts w:ascii="Symbol" w:hAnsi="Symbol"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524C61F1"/>
    <w:multiLevelType w:val="hybridMultilevel"/>
    <w:tmpl w:val="9A0681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18B53D6"/>
    <w:multiLevelType w:val="hybridMultilevel"/>
    <w:tmpl w:val="EA8CBC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6398084A"/>
    <w:multiLevelType w:val="hybridMultilevel"/>
    <w:tmpl w:val="58BA70AE"/>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 w15:restartNumberingAfterBreak="0">
    <w:nsid w:val="63A45E38"/>
    <w:multiLevelType w:val="hybridMultilevel"/>
    <w:tmpl w:val="C79A166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4" w15:restartNumberingAfterBreak="0">
    <w:nsid w:val="6F166608"/>
    <w:multiLevelType w:val="hybridMultilevel"/>
    <w:tmpl w:val="FFAE513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7F1E6DB4"/>
    <w:multiLevelType w:val="hybridMultilevel"/>
    <w:tmpl w:val="9878B26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FA404E6"/>
    <w:multiLevelType w:val="hybridMultilevel"/>
    <w:tmpl w:val="59163482"/>
    <w:lvl w:ilvl="0" w:tplc="04090011">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01">
      <w:start w:val="1"/>
      <w:numFmt w:val="bullet"/>
      <w:lvlText w:val=""/>
      <w:lvlJc w:val="left"/>
      <w:pPr>
        <w:ind w:left="2160" w:hanging="180"/>
      </w:pPr>
      <w:rPr>
        <w:rFonts w:ascii="Symbol" w:hAnsi="Symbol"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3"/>
  </w:num>
  <w:num w:numId="3">
    <w:abstractNumId w:val="14"/>
  </w:num>
  <w:num w:numId="4">
    <w:abstractNumId w:val="0"/>
  </w:num>
  <w:num w:numId="5">
    <w:abstractNumId w:val="5"/>
  </w:num>
  <w:num w:numId="6">
    <w:abstractNumId w:val="12"/>
  </w:num>
  <w:num w:numId="7">
    <w:abstractNumId w:val="15"/>
  </w:num>
  <w:num w:numId="8">
    <w:abstractNumId w:val="2"/>
  </w:num>
  <w:num w:numId="9">
    <w:abstractNumId w:val="8"/>
  </w:num>
  <w:num w:numId="10">
    <w:abstractNumId w:val="16"/>
  </w:num>
  <w:num w:numId="11">
    <w:abstractNumId w:val="3"/>
  </w:num>
  <w:num w:numId="12">
    <w:abstractNumId w:val="7"/>
  </w:num>
  <w:num w:numId="13">
    <w:abstractNumId w:val="10"/>
  </w:num>
  <w:num w:numId="14">
    <w:abstractNumId w:val="4"/>
  </w:num>
  <w:num w:numId="15">
    <w:abstractNumId w:val="11"/>
  </w:num>
  <w:num w:numId="16">
    <w:abstractNumId w:val="9"/>
  </w:num>
  <w:num w:numId="1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rx0z5wt9dzttzeevv5n5tw2bs5dxvwazpdxz&quot;&gt;IZiNCG 2-3-10-Converted&lt;record-ids&gt;&lt;item&gt;16239&lt;/item&gt;&lt;item&gt;21144&lt;/item&gt;&lt;item&gt;26378&lt;/item&gt;&lt;item&gt;26729&lt;/item&gt;&lt;item&gt;26978&lt;/item&gt;&lt;item&gt;26985&lt;/item&gt;&lt;item&gt;27004&lt;/item&gt;&lt;item&gt;27414&lt;/item&gt;&lt;item&gt;27415&lt;/item&gt;&lt;item&gt;27416&lt;/item&gt;&lt;item&gt;27418&lt;/item&gt;&lt;item&gt;27483&lt;/item&gt;&lt;item&gt;27488&lt;/item&gt;&lt;item&gt;27489&lt;/item&gt;&lt;item&gt;27504&lt;/item&gt;&lt;item&gt;27513&lt;/item&gt;&lt;item&gt;27525&lt;/item&gt;&lt;item&gt;27526&lt;/item&gt;&lt;item&gt;27528&lt;/item&gt;&lt;item&gt;27534&lt;/item&gt;&lt;item&gt;27535&lt;/item&gt;&lt;item&gt;27536&lt;/item&gt;&lt;item&gt;27537&lt;/item&gt;&lt;item&gt;27539&lt;/item&gt;&lt;item&gt;27542&lt;/item&gt;&lt;item&gt;27560&lt;/item&gt;&lt;item&gt;27565&lt;/item&gt;&lt;item&gt;27573&lt;/item&gt;&lt;item&gt;27575&lt;/item&gt;&lt;item&gt;27577&lt;/item&gt;&lt;item&gt;27580&lt;/item&gt;&lt;item&gt;27581&lt;/item&gt;&lt;item&gt;27594&lt;/item&gt;&lt;item&gt;27621&lt;/item&gt;&lt;item&gt;27640&lt;/item&gt;&lt;item&gt;27642&lt;/item&gt;&lt;item&gt;27649&lt;/item&gt;&lt;item&gt;27654&lt;/item&gt;&lt;item&gt;27803&lt;/item&gt;&lt;item&gt;28031&lt;/item&gt;&lt;item&gt;28404&lt;/item&gt;&lt;item&gt;28405&lt;/item&gt;&lt;item&gt;28406&lt;/item&gt;&lt;item&gt;28407&lt;/item&gt;&lt;item&gt;28408&lt;/item&gt;&lt;item&gt;28409&lt;/item&gt;&lt;item&gt;28410&lt;/item&gt;&lt;item&gt;28418&lt;/item&gt;&lt;item&gt;28419&lt;/item&gt;&lt;item&gt;28420&lt;/item&gt;&lt;item&gt;28421&lt;/item&gt;&lt;item&gt;28423&lt;/item&gt;&lt;item&gt;28437&lt;/item&gt;&lt;item&gt;28738&lt;/item&gt;&lt;item&gt;28739&lt;/item&gt;&lt;item&gt;28881&lt;/item&gt;&lt;item&gt;29314&lt;/item&gt;&lt;item&gt;29315&lt;/item&gt;&lt;item&gt;29322&lt;/item&gt;&lt;item&gt;29323&lt;/item&gt;&lt;item&gt;29324&lt;/item&gt;&lt;item&gt;29328&lt;/item&gt;&lt;/record-ids&gt;&lt;/item&gt;&lt;/Libraries&gt;"/>
  </w:docVars>
  <w:rsids>
    <w:rsidRoot w:val="000700C7"/>
    <w:rsid w:val="00015ED1"/>
    <w:rsid w:val="00023136"/>
    <w:rsid w:val="00025087"/>
    <w:rsid w:val="00027227"/>
    <w:rsid w:val="000278C2"/>
    <w:rsid w:val="000321E8"/>
    <w:rsid w:val="00037D65"/>
    <w:rsid w:val="00045912"/>
    <w:rsid w:val="00051D01"/>
    <w:rsid w:val="000537A6"/>
    <w:rsid w:val="00061140"/>
    <w:rsid w:val="00062B57"/>
    <w:rsid w:val="000700C7"/>
    <w:rsid w:val="00071084"/>
    <w:rsid w:val="000716C3"/>
    <w:rsid w:val="00072242"/>
    <w:rsid w:val="000B032D"/>
    <w:rsid w:val="000B66A7"/>
    <w:rsid w:val="000D0292"/>
    <w:rsid w:val="000D0DB9"/>
    <w:rsid w:val="000E0DB1"/>
    <w:rsid w:val="000E38F7"/>
    <w:rsid w:val="000E57CB"/>
    <w:rsid w:val="000E58E7"/>
    <w:rsid w:val="000E7B54"/>
    <w:rsid w:val="000F1219"/>
    <w:rsid w:val="000F42A9"/>
    <w:rsid w:val="000F523B"/>
    <w:rsid w:val="000F5953"/>
    <w:rsid w:val="000F5A84"/>
    <w:rsid w:val="000F7CFA"/>
    <w:rsid w:val="001056BD"/>
    <w:rsid w:val="00105972"/>
    <w:rsid w:val="001059FB"/>
    <w:rsid w:val="001152B5"/>
    <w:rsid w:val="00120022"/>
    <w:rsid w:val="001318B1"/>
    <w:rsid w:val="00154DBA"/>
    <w:rsid w:val="00155FBA"/>
    <w:rsid w:val="001570CC"/>
    <w:rsid w:val="0018099F"/>
    <w:rsid w:val="001974F3"/>
    <w:rsid w:val="001A0CBF"/>
    <w:rsid w:val="001B4BB1"/>
    <w:rsid w:val="001C0F7B"/>
    <w:rsid w:val="001C1798"/>
    <w:rsid w:val="001D5B31"/>
    <w:rsid w:val="001E2BD1"/>
    <w:rsid w:val="001E5931"/>
    <w:rsid w:val="001F389E"/>
    <w:rsid w:val="001F457D"/>
    <w:rsid w:val="001F46EF"/>
    <w:rsid w:val="00202439"/>
    <w:rsid w:val="00212CE5"/>
    <w:rsid w:val="00230968"/>
    <w:rsid w:val="00233DC2"/>
    <w:rsid w:val="00243CB6"/>
    <w:rsid w:val="00244A88"/>
    <w:rsid w:val="00254B06"/>
    <w:rsid w:val="0026711E"/>
    <w:rsid w:val="00270774"/>
    <w:rsid w:val="00273803"/>
    <w:rsid w:val="00274B6F"/>
    <w:rsid w:val="00280104"/>
    <w:rsid w:val="002813CD"/>
    <w:rsid w:val="0028302E"/>
    <w:rsid w:val="002830E1"/>
    <w:rsid w:val="0028371A"/>
    <w:rsid w:val="0029791B"/>
    <w:rsid w:val="002A0E83"/>
    <w:rsid w:val="002A1EDE"/>
    <w:rsid w:val="002A4EA3"/>
    <w:rsid w:val="002C1D16"/>
    <w:rsid w:val="002C4AC7"/>
    <w:rsid w:val="002D0CEE"/>
    <w:rsid w:val="002D6401"/>
    <w:rsid w:val="002D68A5"/>
    <w:rsid w:val="002F3388"/>
    <w:rsid w:val="002F3B15"/>
    <w:rsid w:val="00302A8E"/>
    <w:rsid w:val="003064A8"/>
    <w:rsid w:val="003107E5"/>
    <w:rsid w:val="003148E3"/>
    <w:rsid w:val="00314AB0"/>
    <w:rsid w:val="00320966"/>
    <w:rsid w:val="00322DB0"/>
    <w:rsid w:val="00324A79"/>
    <w:rsid w:val="00332C4C"/>
    <w:rsid w:val="00335C39"/>
    <w:rsid w:val="00337728"/>
    <w:rsid w:val="00340DCD"/>
    <w:rsid w:val="0034206F"/>
    <w:rsid w:val="0034654C"/>
    <w:rsid w:val="00355684"/>
    <w:rsid w:val="00361CE5"/>
    <w:rsid w:val="003626F9"/>
    <w:rsid w:val="00364CE5"/>
    <w:rsid w:val="00367A38"/>
    <w:rsid w:val="00371134"/>
    <w:rsid w:val="003731B6"/>
    <w:rsid w:val="003907D3"/>
    <w:rsid w:val="003943AC"/>
    <w:rsid w:val="00397462"/>
    <w:rsid w:val="003977C0"/>
    <w:rsid w:val="003A2939"/>
    <w:rsid w:val="003A5EF6"/>
    <w:rsid w:val="003C11ED"/>
    <w:rsid w:val="003C3ADB"/>
    <w:rsid w:val="003C7A01"/>
    <w:rsid w:val="003D3FBA"/>
    <w:rsid w:val="003F1B7C"/>
    <w:rsid w:val="004013AA"/>
    <w:rsid w:val="00407AFB"/>
    <w:rsid w:val="00412E1C"/>
    <w:rsid w:val="00417553"/>
    <w:rsid w:val="00421882"/>
    <w:rsid w:val="004252BF"/>
    <w:rsid w:val="00431998"/>
    <w:rsid w:val="00436072"/>
    <w:rsid w:val="00441272"/>
    <w:rsid w:val="0044293D"/>
    <w:rsid w:val="00444152"/>
    <w:rsid w:val="004456FD"/>
    <w:rsid w:val="0046039F"/>
    <w:rsid w:val="004628A6"/>
    <w:rsid w:val="00465720"/>
    <w:rsid w:val="00467835"/>
    <w:rsid w:val="00467CF2"/>
    <w:rsid w:val="00474218"/>
    <w:rsid w:val="00476AF0"/>
    <w:rsid w:val="00480ABE"/>
    <w:rsid w:val="00481F87"/>
    <w:rsid w:val="00486DD2"/>
    <w:rsid w:val="004965F3"/>
    <w:rsid w:val="00496812"/>
    <w:rsid w:val="004A1479"/>
    <w:rsid w:val="004A28F7"/>
    <w:rsid w:val="004A7541"/>
    <w:rsid w:val="004B20F4"/>
    <w:rsid w:val="004B53C4"/>
    <w:rsid w:val="004B7DF8"/>
    <w:rsid w:val="004C6893"/>
    <w:rsid w:val="004E13F6"/>
    <w:rsid w:val="004E2E83"/>
    <w:rsid w:val="004E4C47"/>
    <w:rsid w:val="004E791F"/>
    <w:rsid w:val="004F6FB1"/>
    <w:rsid w:val="00513431"/>
    <w:rsid w:val="00530903"/>
    <w:rsid w:val="00530C7F"/>
    <w:rsid w:val="0053137C"/>
    <w:rsid w:val="0053382D"/>
    <w:rsid w:val="005340BC"/>
    <w:rsid w:val="00547F8C"/>
    <w:rsid w:val="00550C8A"/>
    <w:rsid w:val="00560027"/>
    <w:rsid w:val="005636F7"/>
    <w:rsid w:val="00564E45"/>
    <w:rsid w:val="005747A5"/>
    <w:rsid w:val="0057529F"/>
    <w:rsid w:val="00586B8F"/>
    <w:rsid w:val="0059225A"/>
    <w:rsid w:val="00593A96"/>
    <w:rsid w:val="005A1562"/>
    <w:rsid w:val="005A56A5"/>
    <w:rsid w:val="005A74D3"/>
    <w:rsid w:val="005B1510"/>
    <w:rsid w:val="005B29CA"/>
    <w:rsid w:val="005B5124"/>
    <w:rsid w:val="005D26D8"/>
    <w:rsid w:val="005D4E92"/>
    <w:rsid w:val="005E06B7"/>
    <w:rsid w:val="005E2E8D"/>
    <w:rsid w:val="005E3ED1"/>
    <w:rsid w:val="005E5DD1"/>
    <w:rsid w:val="005F052C"/>
    <w:rsid w:val="005F2699"/>
    <w:rsid w:val="00604C96"/>
    <w:rsid w:val="00610812"/>
    <w:rsid w:val="006108A0"/>
    <w:rsid w:val="00610966"/>
    <w:rsid w:val="00617A01"/>
    <w:rsid w:val="00621665"/>
    <w:rsid w:val="00625107"/>
    <w:rsid w:val="00626090"/>
    <w:rsid w:val="00627AEC"/>
    <w:rsid w:val="006359E7"/>
    <w:rsid w:val="006450C2"/>
    <w:rsid w:val="00651124"/>
    <w:rsid w:val="00653624"/>
    <w:rsid w:val="00655588"/>
    <w:rsid w:val="006559F2"/>
    <w:rsid w:val="00661571"/>
    <w:rsid w:val="00662DB6"/>
    <w:rsid w:val="0066508E"/>
    <w:rsid w:val="006837D0"/>
    <w:rsid w:val="00690CCC"/>
    <w:rsid w:val="00692445"/>
    <w:rsid w:val="006934CE"/>
    <w:rsid w:val="006954DE"/>
    <w:rsid w:val="006A6217"/>
    <w:rsid w:val="006A6434"/>
    <w:rsid w:val="006A7D50"/>
    <w:rsid w:val="006B32C1"/>
    <w:rsid w:val="006D470A"/>
    <w:rsid w:val="006D5526"/>
    <w:rsid w:val="006E1B1F"/>
    <w:rsid w:val="006E2550"/>
    <w:rsid w:val="006E3CF4"/>
    <w:rsid w:val="006E3DEB"/>
    <w:rsid w:val="006F1A2C"/>
    <w:rsid w:val="006F2F3C"/>
    <w:rsid w:val="006F3D69"/>
    <w:rsid w:val="006F7A9E"/>
    <w:rsid w:val="00703864"/>
    <w:rsid w:val="007040B1"/>
    <w:rsid w:val="00704811"/>
    <w:rsid w:val="007076E3"/>
    <w:rsid w:val="00717824"/>
    <w:rsid w:val="00717A3C"/>
    <w:rsid w:val="007323A5"/>
    <w:rsid w:val="00734455"/>
    <w:rsid w:val="007369C8"/>
    <w:rsid w:val="00741039"/>
    <w:rsid w:val="0074454F"/>
    <w:rsid w:val="00744F4D"/>
    <w:rsid w:val="00747E58"/>
    <w:rsid w:val="00747F03"/>
    <w:rsid w:val="00750BE8"/>
    <w:rsid w:val="00752893"/>
    <w:rsid w:val="00755EA7"/>
    <w:rsid w:val="0076235A"/>
    <w:rsid w:val="007705E7"/>
    <w:rsid w:val="00771217"/>
    <w:rsid w:val="00781E8A"/>
    <w:rsid w:val="00782E0F"/>
    <w:rsid w:val="00784566"/>
    <w:rsid w:val="0079203D"/>
    <w:rsid w:val="007A2494"/>
    <w:rsid w:val="007A7EA1"/>
    <w:rsid w:val="007C4A9A"/>
    <w:rsid w:val="007D5BCA"/>
    <w:rsid w:val="007D73A7"/>
    <w:rsid w:val="007E372E"/>
    <w:rsid w:val="007F06FC"/>
    <w:rsid w:val="007F14A2"/>
    <w:rsid w:val="007F426F"/>
    <w:rsid w:val="007F5502"/>
    <w:rsid w:val="007F6B9E"/>
    <w:rsid w:val="0080022C"/>
    <w:rsid w:val="00803C28"/>
    <w:rsid w:val="0081738D"/>
    <w:rsid w:val="00823C88"/>
    <w:rsid w:val="0083558B"/>
    <w:rsid w:val="008370D4"/>
    <w:rsid w:val="00837EB0"/>
    <w:rsid w:val="00841ABC"/>
    <w:rsid w:val="008438C5"/>
    <w:rsid w:val="008540BF"/>
    <w:rsid w:val="00860C10"/>
    <w:rsid w:val="00861C8B"/>
    <w:rsid w:val="00861DF5"/>
    <w:rsid w:val="00871EFC"/>
    <w:rsid w:val="00881EC6"/>
    <w:rsid w:val="00887878"/>
    <w:rsid w:val="00894970"/>
    <w:rsid w:val="008A0B78"/>
    <w:rsid w:val="008A1AC0"/>
    <w:rsid w:val="008A61F0"/>
    <w:rsid w:val="008B3B06"/>
    <w:rsid w:val="008B444A"/>
    <w:rsid w:val="008B52DA"/>
    <w:rsid w:val="008D1812"/>
    <w:rsid w:val="008D2AE3"/>
    <w:rsid w:val="008D3682"/>
    <w:rsid w:val="008D411A"/>
    <w:rsid w:val="008D6EB6"/>
    <w:rsid w:val="008E292B"/>
    <w:rsid w:val="00901E90"/>
    <w:rsid w:val="00904041"/>
    <w:rsid w:val="0090446F"/>
    <w:rsid w:val="0090460B"/>
    <w:rsid w:val="00912F60"/>
    <w:rsid w:val="00916CD8"/>
    <w:rsid w:val="009312B1"/>
    <w:rsid w:val="00933CE7"/>
    <w:rsid w:val="00947C82"/>
    <w:rsid w:val="0096241B"/>
    <w:rsid w:val="0096338C"/>
    <w:rsid w:val="009864FB"/>
    <w:rsid w:val="00991BEB"/>
    <w:rsid w:val="00995B38"/>
    <w:rsid w:val="009B17AF"/>
    <w:rsid w:val="009B5257"/>
    <w:rsid w:val="009B7A2B"/>
    <w:rsid w:val="009C23DF"/>
    <w:rsid w:val="009C6E10"/>
    <w:rsid w:val="009C7FA2"/>
    <w:rsid w:val="009D636A"/>
    <w:rsid w:val="009E15D8"/>
    <w:rsid w:val="009E4AAA"/>
    <w:rsid w:val="009E4EBB"/>
    <w:rsid w:val="009F024B"/>
    <w:rsid w:val="00A02397"/>
    <w:rsid w:val="00A1096B"/>
    <w:rsid w:val="00A12E17"/>
    <w:rsid w:val="00A1361D"/>
    <w:rsid w:val="00A1457A"/>
    <w:rsid w:val="00A2246D"/>
    <w:rsid w:val="00A224CE"/>
    <w:rsid w:val="00A25ABE"/>
    <w:rsid w:val="00A43B6A"/>
    <w:rsid w:val="00A443A9"/>
    <w:rsid w:val="00A54720"/>
    <w:rsid w:val="00A54B52"/>
    <w:rsid w:val="00A64165"/>
    <w:rsid w:val="00A73804"/>
    <w:rsid w:val="00A757CD"/>
    <w:rsid w:val="00A76DB4"/>
    <w:rsid w:val="00A815F0"/>
    <w:rsid w:val="00A9222F"/>
    <w:rsid w:val="00A94250"/>
    <w:rsid w:val="00AA023E"/>
    <w:rsid w:val="00AA2879"/>
    <w:rsid w:val="00AA4F3B"/>
    <w:rsid w:val="00AB079C"/>
    <w:rsid w:val="00AB53F9"/>
    <w:rsid w:val="00AB7516"/>
    <w:rsid w:val="00AC012A"/>
    <w:rsid w:val="00AC1AB1"/>
    <w:rsid w:val="00AC4A0B"/>
    <w:rsid w:val="00AC6835"/>
    <w:rsid w:val="00AD1133"/>
    <w:rsid w:val="00AD358B"/>
    <w:rsid w:val="00AD6B9D"/>
    <w:rsid w:val="00AE5E3B"/>
    <w:rsid w:val="00AF0675"/>
    <w:rsid w:val="00AF4A70"/>
    <w:rsid w:val="00AF4C52"/>
    <w:rsid w:val="00B004FE"/>
    <w:rsid w:val="00B03785"/>
    <w:rsid w:val="00B10957"/>
    <w:rsid w:val="00B15E77"/>
    <w:rsid w:val="00B21941"/>
    <w:rsid w:val="00B36BCA"/>
    <w:rsid w:val="00B440FB"/>
    <w:rsid w:val="00B505E3"/>
    <w:rsid w:val="00B506BB"/>
    <w:rsid w:val="00B651A8"/>
    <w:rsid w:val="00B65997"/>
    <w:rsid w:val="00B6657D"/>
    <w:rsid w:val="00B66F14"/>
    <w:rsid w:val="00B81A97"/>
    <w:rsid w:val="00B84879"/>
    <w:rsid w:val="00B92D7F"/>
    <w:rsid w:val="00B970D4"/>
    <w:rsid w:val="00BA45B9"/>
    <w:rsid w:val="00BA581F"/>
    <w:rsid w:val="00BB0BE0"/>
    <w:rsid w:val="00BB1219"/>
    <w:rsid w:val="00BB3E51"/>
    <w:rsid w:val="00BB4E1E"/>
    <w:rsid w:val="00BB61A0"/>
    <w:rsid w:val="00BB6313"/>
    <w:rsid w:val="00BC1C00"/>
    <w:rsid w:val="00BC2EA5"/>
    <w:rsid w:val="00BD323B"/>
    <w:rsid w:val="00BD4580"/>
    <w:rsid w:val="00BE031D"/>
    <w:rsid w:val="00BE2953"/>
    <w:rsid w:val="00BE48B9"/>
    <w:rsid w:val="00BF4CA7"/>
    <w:rsid w:val="00C04912"/>
    <w:rsid w:val="00C069C0"/>
    <w:rsid w:val="00C07D24"/>
    <w:rsid w:val="00C1060A"/>
    <w:rsid w:val="00C1550A"/>
    <w:rsid w:val="00C214AB"/>
    <w:rsid w:val="00C273B3"/>
    <w:rsid w:val="00C32011"/>
    <w:rsid w:val="00C33710"/>
    <w:rsid w:val="00C42A84"/>
    <w:rsid w:val="00C45BCF"/>
    <w:rsid w:val="00C47A94"/>
    <w:rsid w:val="00C56123"/>
    <w:rsid w:val="00C7059B"/>
    <w:rsid w:val="00C75884"/>
    <w:rsid w:val="00C770B3"/>
    <w:rsid w:val="00C804E7"/>
    <w:rsid w:val="00C94CDA"/>
    <w:rsid w:val="00CA4420"/>
    <w:rsid w:val="00CB0995"/>
    <w:rsid w:val="00CB19D7"/>
    <w:rsid w:val="00CB3910"/>
    <w:rsid w:val="00CB48B3"/>
    <w:rsid w:val="00CC29E4"/>
    <w:rsid w:val="00CC2F0D"/>
    <w:rsid w:val="00CC7651"/>
    <w:rsid w:val="00CE0875"/>
    <w:rsid w:val="00CE214C"/>
    <w:rsid w:val="00CE39C4"/>
    <w:rsid w:val="00CE6310"/>
    <w:rsid w:val="00CE7C58"/>
    <w:rsid w:val="00CF46BC"/>
    <w:rsid w:val="00D0232C"/>
    <w:rsid w:val="00D02B4B"/>
    <w:rsid w:val="00D1747A"/>
    <w:rsid w:val="00D205C1"/>
    <w:rsid w:val="00D21114"/>
    <w:rsid w:val="00D234FE"/>
    <w:rsid w:val="00D35562"/>
    <w:rsid w:val="00D45591"/>
    <w:rsid w:val="00D479E6"/>
    <w:rsid w:val="00D52071"/>
    <w:rsid w:val="00D57651"/>
    <w:rsid w:val="00D64594"/>
    <w:rsid w:val="00D74CFF"/>
    <w:rsid w:val="00D858F7"/>
    <w:rsid w:val="00D92848"/>
    <w:rsid w:val="00D9723A"/>
    <w:rsid w:val="00DB2B85"/>
    <w:rsid w:val="00DC00B7"/>
    <w:rsid w:val="00DC2797"/>
    <w:rsid w:val="00DD305C"/>
    <w:rsid w:val="00DD504A"/>
    <w:rsid w:val="00DD5202"/>
    <w:rsid w:val="00DE0857"/>
    <w:rsid w:val="00DE1A1C"/>
    <w:rsid w:val="00DF019D"/>
    <w:rsid w:val="00DF45D2"/>
    <w:rsid w:val="00E019E7"/>
    <w:rsid w:val="00E06BE2"/>
    <w:rsid w:val="00E101B7"/>
    <w:rsid w:val="00E11C5A"/>
    <w:rsid w:val="00E245B4"/>
    <w:rsid w:val="00E31130"/>
    <w:rsid w:val="00E3610E"/>
    <w:rsid w:val="00E412D0"/>
    <w:rsid w:val="00E42811"/>
    <w:rsid w:val="00E4388A"/>
    <w:rsid w:val="00E500D5"/>
    <w:rsid w:val="00E50586"/>
    <w:rsid w:val="00E61955"/>
    <w:rsid w:val="00E65D80"/>
    <w:rsid w:val="00E748D3"/>
    <w:rsid w:val="00E824E5"/>
    <w:rsid w:val="00E8620A"/>
    <w:rsid w:val="00E94F41"/>
    <w:rsid w:val="00EA2865"/>
    <w:rsid w:val="00EB68E2"/>
    <w:rsid w:val="00EB7D6A"/>
    <w:rsid w:val="00EE31F0"/>
    <w:rsid w:val="00EE6778"/>
    <w:rsid w:val="00EE7616"/>
    <w:rsid w:val="00EF106C"/>
    <w:rsid w:val="00EF707E"/>
    <w:rsid w:val="00F012FF"/>
    <w:rsid w:val="00F139E0"/>
    <w:rsid w:val="00F141C4"/>
    <w:rsid w:val="00F14635"/>
    <w:rsid w:val="00F15DAF"/>
    <w:rsid w:val="00F17419"/>
    <w:rsid w:val="00F2228A"/>
    <w:rsid w:val="00F26319"/>
    <w:rsid w:val="00F30450"/>
    <w:rsid w:val="00F33800"/>
    <w:rsid w:val="00F368B1"/>
    <w:rsid w:val="00F40328"/>
    <w:rsid w:val="00F5415A"/>
    <w:rsid w:val="00F54F55"/>
    <w:rsid w:val="00F56C63"/>
    <w:rsid w:val="00F66B5B"/>
    <w:rsid w:val="00F72CAA"/>
    <w:rsid w:val="00F72CF1"/>
    <w:rsid w:val="00F73BFC"/>
    <w:rsid w:val="00F7483C"/>
    <w:rsid w:val="00F76E5F"/>
    <w:rsid w:val="00F817A9"/>
    <w:rsid w:val="00F848E7"/>
    <w:rsid w:val="00F927E8"/>
    <w:rsid w:val="00FA0ED5"/>
    <w:rsid w:val="00FA1B8C"/>
    <w:rsid w:val="00FA74A6"/>
    <w:rsid w:val="00FB2ACA"/>
    <w:rsid w:val="00FB2C13"/>
    <w:rsid w:val="00FB436D"/>
    <w:rsid w:val="00FB4B2E"/>
    <w:rsid w:val="00FE4407"/>
    <w:rsid w:val="00FF4811"/>
    <w:rsid w:val="00FF6F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5C4812"/>
  <w15:chartTrackingRefBased/>
  <w15:docId w15:val="{1156A21C-E6A6-4A0B-8BE9-74CF44D0AE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700C7"/>
    <w:pPr>
      <w:ind w:left="720"/>
      <w:contextualSpacing/>
    </w:pPr>
  </w:style>
  <w:style w:type="character" w:styleId="Hyperlink">
    <w:name w:val="Hyperlink"/>
    <w:basedOn w:val="DefaultParagraphFont"/>
    <w:uiPriority w:val="99"/>
    <w:unhideWhenUsed/>
    <w:rsid w:val="00CB48B3"/>
    <w:rPr>
      <w:color w:val="0000FF"/>
      <w:u w:val="single"/>
    </w:rPr>
  </w:style>
  <w:style w:type="character" w:styleId="CommentReference">
    <w:name w:val="annotation reference"/>
    <w:basedOn w:val="DefaultParagraphFont"/>
    <w:uiPriority w:val="99"/>
    <w:semiHidden/>
    <w:unhideWhenUsed/>
    <w:rsid w:val="004013AA"/>
    <w:rPr>
      <w:sz w:val="16"/>
      <w:szCs w:val="16"/>
    </w:rPr>
  </w:style>
  <w:style w:type="paragraph" w:styleId="CommentText">
    <w:name w:val="annotation text"/>
    <w:basedOn w:val="Normal"/>
    <w:link w:val="CommentTextChar"/>
    <w:uiPriority w:val="99"/>
    <w:unhideWhenUsed/>
    <w:rsid w:val="004013AA"/>
    <w:pPr>
      <w:spacing w:line="240" w:lineRule="auto"/>
    </w:pPr>
    <w:rPr>
      <w:sz w:val="20"/>
      <w:szCs w:val="20"/>
    </w:rPr>
  </w:style>
  <w:style w:type="character" w:customStyle="1" w:styleId="CommentTextChar">
    <w:name w:val="Comment Text Char"/>
    <w:basedOn w:val="DefaultParagraphFont"/>
    <w:link w:val="CommentText"/>
    <w:uiPriority w:val="99"/>
    <w:rsid w:val="004013AA"/>
    <w:rPr>
      <w:sz w:val="20"/>
      <w:szCs w:val="20"/>
    </w:rPr>
  </w:style>
  <w:style w:type="paragraph" w:styleId="CommentSubject">
    <w:name w:val="annotation subject"/>
    <w:basedOn w:val="CommentText"/>
    <w:next w:val="CommentText"/>
    <w:link w:val="CommentSubjectChar"/>
    <w:uiPriority w:val="99"/>
    <w:semiHidden/>
    <w:unhideWhenUsed/>
    <w:rsid w:val="004013AA"/>
    <w:rPr>
      <w:b/>
      <w:bCs/>
    </w:rPr>
  </w:style>
  <w:style w:type="character" w:customStyle="1" w:styleId="CommentSubjectChar">
    <w:name w:val="Comment Subject Char"/>
    <w:basedOn w:val="CommentTextChar"/>
    <w:link w:val="CommentSubject"/>
    <w:uiPriority w:val="99"/>
    <w:semiHidden/>
    <w:rsid w:val="004013AA"/>
    <w:rPr>
      <w:b/>
      <w:bCs/>
      <w:sz w:val="20"/>
      <w:szCs w:val="20"/>
    </w:rPr>
  </w:style>
  <w:style w:type="paragraph" w:styleId="BalloonText">
    <w:name w:val="Balloon Text"/>
    <w:basedOn w:val="Normal"/>
    <w:link w:val="BalloonTextChar"/>
    <w:uiPriority w:val="99"/>
    <w:semiHidden/>
    <w:unhideWhenUsed/>
    <w:rsid w:val="004013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13AA"/>
    <w:rPr>
      <w:rFonts w:ascii="Segoe UI" w:hAnsi="Segoe UI" w:cs="Segoe UI"/>
      <w:sz w:val="18"/>
      <w:szCs w:val="18"/>
    </w:rPr>
  </w:style>
  <w:style w:type="table" w:styleId="TableGrid">
    <w:name w:val="Table Grid"/>
    <w:basedOn w:val="TableNormal"/>
    <w:uiPriority w:val="39"/>
    <w:rsid w:val="004441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450C2"/>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6450C2"/>
  </w:style>
  <w:style w:type="character" w:customStyle="1" w:styleId="EndNoteBibliographyTitleChar">
    <w:name w:val="EndNote Bibliography Title Char"/>
    <w:basedOn w:val="ListParagraphChar"/>
    <w:link w:val="EndNoteBibliographyTitle"/>
    <w:rsid w:val="006450C2"/>
    <w:rPr>
      <w:rFonts w:ascii="Calibri" w:hAnsi="Calibri" w:cs="Calibri"/>
      <w:noProof/>
    </w:rPr>
  </w:style>
  <w:style w:type="paragraph" w:customStyle="1" w:styleId="EndNoteBibliography">
    <w:name w:val="EndNote Bibliography"/>
    <w:basedOn w:val="Normal"/>
    <w:link w:val="EndNoteBibliographyChar"/>
    <w:rsid w:val="006450C2"/>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6450C2"/>
    <w:rPr>
      <w:rFonts w:ascii="Calibri" w:hAnsi="Calibri" w:cs="Calibri"/>
      <w:noProof/>
    </w:rPr>
  </w:style>
  <w:style w:type="character" w:customStyle="1" w:styleId="UnresolvedMention1">
    <w:name w:val="Unresolved Mention1"/>
    <w:basedOn w:val="DefaultParagraphFont"/>
    <w:uiPriority w:val="99"/>
    <w:semiHidden/>
    <w:unhideWhenUsed/>
    <w:rsid w:val="00FA1B8C"/>
    <w:rPr>
      <w:color w:val="605E5C"/>
      <w:shd w:val="clear" w:color="auto" w:fill="E1DFDD"/>
    </w:rPr>
  </w:style>
  <w:style w:type="paragraph" w:styleId="Header">
    <w:name w:val="header"/>
    <w:basedOn w:val="Normal"/>
    <w:link w:val="HeaderChar"/>
    <w:uiPriority w:val="99"/>
    <w:unhideWhenUsed/>
    <w:rsid w:val="00AC1AB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1AB1"/>
  </w:style>
  <w:style w:type="paragraph" w:styleId="Footer">
    <w:name w:val="footer"/>
    <w:basedOn w:val="Normal"/>
    <w:link w:val="FooterChar"/>
    <w:uiPriority w:val="99"/>
    <w:unhideWhenUsed/>
    <w:rsid w:val="00AC1AB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1AB1"/>
  </w:style>
  <w:style w:type="character" w:customStyle="1" w:styleId="UnresolvedMention2">
    <w:name w:val="Unresolved Mention2"/>
    <w:basedOn w:val="DefaultParagraphFont"/>
    <w:uiPriority w:val="99"/>
    <w:semiHidden/>
    <w:unhideWhenUsed/>
    <w:rsid w:val="00A54720"/>
    <w:rPr>
      <w:color w:val="605E5C"/>
      <w:shd w:val="clear" w:color="auto" w:fill="E1DFDD"/>
    </w:rPr>
  </w:style>
  <w:style w:type="paragraph" w:styleId="Revision">
    <w:name w:val="Revision"/>
    <w:hidden/>
    <w:uiPriority w:val="99"/>
    <w:semiHidden/>
    <w:rsid w:val="00335C39"/>
    <w:pPr>
      <w:spacing w:after="0" w:line="240" w:lineRule="auto"/>
    </w:pPr>
  </w:style>
  <w:style w:type="character" w:customStyle="1" w:styleId="UnresolvedMention3">
    <w:name w:val="Unresolved Mention3"/>
    <w:basedOn w:val="DefaultParagraphFont"/>
    <w:uiPriority w:val="99"/>
    <w:semiHidden/>
    <w:unhideWhenUsed/>
    <w:rsid w:val="00367A38"/>
    <w:rPr>
      <w:color w:val="605E5C"/>
      <w:shd w:val="clear" w:color="auto" w:fill="E1DFDD"/>
    </w:rPr>
  </w:style>
  <w:style w:type="character" w:customStyle="1" w:styleId="cf01">
    <w:name w:val="cf01"/>
    <w:basedOn w:val="DefaultParagraphFont"/>
    <w:rsid w:val="00480ABE"/>
    <w:rPr>
      <w:rFonts w:ascii="Segoe UI" w:hAnsi="Segoe UI" w:cs="Segoe UI" w:hint="default"/>
      <w:sz w:val="18"/>
      <w:szCs w:val="18"/>
    </w:rPr>
  </w:style>
  <w:style w:type="character" w:styleId="FollowedHyperlink">
    <w:name w:val="FollowedHyperlink"/>
    <w:basedOn w:val="DefaultParagraphFont"/>
    <w:uiPriority w:val="99"/>
    <w:semiHidden/>
    <w:unhideWhenUsed/>
    <w:rsid w:val="009C23DF"/>
    <w:rPr>
      <w:color w:val="954F72" w:themeColor="followedHyperlink"/>
      <w:u w:val="single"/>
    </w:rPr>
  </w:style>
  <w:style w:type="character" w:customStyle="1" w:styleId="UnresolvedMention">
    <w:name w:val="Unresolved Mention"/>
    <w:basedOn w:val="DefaultParagraphFont"/>
    <w:uiPriority w:val="99"/>
    <w:semiHidden/>
    <w:unhideWhenUsed/>
    <w:rsid w:val="00C561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99713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hftag.org/page.asp?content_id=33983&amp;s=hftag" TargetMode="External"/><Relationship Id="rId13" Type="http://schemas.openxmlformats.org/officeDocument/2006/relationships/hyperlink" Target="https://doi.org/10.1371/journal.pmed.1002877" TargetMode="External"/><Relationship Id="rId18" Type="http://schemas.openxmlformats.org/officeDocument/2006/relationships/hyperlink" Target="https://doi.org/10.1101/2022.05.27.22275713"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www.fao.org/fao-who-codexalimentarius/codex-texts/guidelines/en/" TargetMode="External"/><Relationship Id="rId7" Type="http://schemas.openxmlformats.org/officeDocument/2006/relationships/endnotes" Target="endnotes.xml"/><Relationship Id="rId12" Type="http://schemas.openxmlformats.org/officeDocument/2006/relationships/hyperlink" Target="https://doi.org/10.1371/journal.pmed.1002892" TargetMode="External"/><Relationship Id="rId17" Type="http://schemas.openxmlformats.org/officeDocument/2006/relationships/hyperlink" Target="https://www.unicef.org/documents/nutrition/SQLNS-Guidance" TargetMode="External"/><Relationship Id="rId25" Type="http://schemas.openxmlformats.org/officeDocument/2006/relationships/hyperlink" Target="https://www.who.int/data/gho/data/themes/topics/anaemia_in_women_and_children" TargetMode="External"/><Relationship Id="rId2" Type="http://schemas.openxmlformats.org/officeDocument/2006/relationships/numbering" Target="numbering.xml"/><Relationship Id="rId16" Type="http://schemas.openxmlformats.org/officeDocument/2006/relationships/hyperlink" Target="https://www.advancingnutrition.org/resources/lipid-based-nutrient-supplements-evidence-and-program-guidance" TargetMode="External"/><Relationship Id="rId20" Type="http://schemas.openxmlformats.org/officeDocument/2006/relationships/hyperlink" Target="https://www.fao.org/fao-who-codexalimentarius/codex-texts/list-standards/e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upply.unicef.org/s0000323.html" TargetMode="External"/><Relationship Id="rId24" Type="http://schemas.openxmlformats.org/officeDocument/2006/relationships/hyperlink" Target="https://www.advancingnutrition.org/resources/small-quantity-lipid-based-nutrient-supplement-program-implementation" TargetMode="External"/><Relationship Id="rId5" Type="http://schemas.openxmlformats.org/officeDocument/2006/relationships/webSettings" Target="webSettings.xml"/><Relationship Id="rId15" Type="http://schemas.openxmlformats.org/officeDocument/2006/relationships/hyperlink" Target="https://www.povertyactionlab.org/policy-insight/impact-price-take-and-use-preventive-health-products" TargetMode="External"/><Relationship Id="rId23" Type="http://schemas.openxmlformats.org/officeDocument/2006/relationships/hyperlink" Target="https://www.unicef.org/reports/fed-to-fail-child-nutrition" TargetMode="External"/><Relationship Id="rId28" Type="http://schemas.openxmlformats.org/officeDocument/2006/relationships/theme" Target="theme/theme1.xml"/><Relationship Id="rId10" Type="http://schemas.openxmlformats.org/officeDocument/2006/relationships/hyperlink" Target="http://www.annallergy.org/article/S1081-1206(16)31164-4/fulltext" TargetMode="External"/><Relationship Id="rId19" Type="http://schemas.openxmlformats.org/officeDocument/2006/relationships/hyperlink" Target="https://zenodo.org/record/7043437" TargetMode="External"/><Relationship Id="rId4" Type="http://schemas.openxmlformats.org/officeDocument/2006/relationships/settings" Target="settings.xml"/><Relationship Id="rId9" Type="http://schemas.openxmlformats.org/officeDocument/2006/relationships/hyperlink" Target="https://foodqualityandsafety.wfp.org/specifications" TargetMode="External"/><Relationship Id="rId14" Type="http://schemas.openxmlformats.org/officeDocument/2006/relationships/hyperlink" Target="https://www.worldbank.org/en/events/2022/05/04/effectiveness-and-cost-effectiveness-of-small-quantity-lipid-based-nutrient-supplements" TargetMode="External"/><Relationship Id="rId22" Type="http://schemas.openxmlformats.org/officeDocument/2006/relationships/hyperlink" Target="https://www.who.int/news/item/06-05-2021-the-unicef-who-wb-joint-child-malnutrition-estimates-group-released-new-data-for-2021"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B5134A-D306-462F-9F58-E730244CA3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0271</Words>
  <Characters>58550</Characters>
  <Application>Microsoft Office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ryn Dewey</dc:creator>
  <cp:keywords/>
  <dc:description/>
  <cp:lastModifiedBy>Katherine Kwon</cp:lastModifiedBy>
  <cp:revision>2</cp:revision>
  <dcterms:created xsi:type="dcterms:W3CDTF">2023-04-21T22:11:00Z</dcterms:created>
  <dcterms:modified xsi:type="dcterms:W3CDTF">2023-04-21T22:11:00Z</dcterms:modified>
</cp:coreProperties>
</file>